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r w:rsidR="000756C9" w:rsidRPr="00A341E4">
        <w:rPr>
          <w:vertAlign w:val="superscript"/>
          <w:lang w:val="en-GB"/>
        </w:rPr>
        <w:t>1,</w:t>
      </w:r>
      <w:r w:rsidR="000756C9" w:rsidRPr="00A341E4">
        <w:rPr>
          <w:lang w:val="en-GB"/>
        </w:rPr>
        <w:t>*</w:t>
      </w:r>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Research Unit Global Governance, WZB Berlin Social Science Center</w:t>
      </w:r>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4B32FA0"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r w:rsidR="00BC6502" w:rsidRPr="00A341E4">
        <w:rPr>
          <w:sz w:val="20"/>
          <w:lang w:val="en-GB"/>
        </w:rPr>
        <w:t xml:space="preserve">actually </w:t>
      </w:r>
      <w:r w:rsidR="00C169D3" w:rsidRPr="00A341E4">
        <w:rPr>
          <w:sz w:val="20"/>
          <w:lang w:val="en-GB"/>
        </w:rPr>
        <w:t>use</w:t>
      </w:r>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European Union; social media; political communication; politicization; text analysis; ...</w:t>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Cogitatio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1F64AD0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2B481C">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876536">
        <w:rPr>
          <w:sz w:val="20"/>
          <w:szCs w:val="18"/>
          <w:u w:val="single"/>
          <w:lang w:val="en-GB"/>
          <w:rPrChange w:id="1" w:author="Sina Furkan Özdemir" w:date="2021-07-05T13:19:00Z">
            <w:rPr>
              <w:sz w:val="20"/>
              <w:szCs w:val="18"/>
              <w:lang w:val="en-GB"/>
            </w:rPr>
          </w:rPrChange>
        </w:rPr>
        <w:t xml:space="preserve">In such controversial debates, especially </w:t>
      </w:r>
      <w:r w:rsidR="00457108" w:rsidRPr="00876536">
        <w:rPr>
          <w:sz w:val="20"/>
          <w:szCs w:val="18"/>
          <w:u w:val="single"/>
          <w:lang w:val="en-GB"/>
          <w:rPrChange w:id="2" w:author="Sina Furkan Özdemir" w:date="2021-07-05T13:19:00Z">
            <w:rPr>
              <w:sz w:val="20"/>
              <w:szCs w:val="18"/>
              <w:lang w:val="en-GB"/>
            </w:rPr>
          </w:rPrChange>
        </w:rPr>
        <w:t>the EU’s</w:t>
      </w:r>
      <w:r w:rsidR="00C43FA7" w:rsidRPr="00876536">
        <w:rPr>
          <w:sz w:val="20"/>
          <w:szCs w:val="18"/>
          <w:u w:val="single"/>
          <w:lang w:val="en-GB"/>
          <w:rPrChange w:id="3" w:author="Sina Furkan Özdemir" w:date="2021-07-05T13:19:00Z">
            <w:rPr>
              <w:sz w:val="20"/>
              <w:szCs w:val="18"/>
              <w:lang w:val="en-GB"/>
            </w:rPr>
          </w:rPrChange>
        </w:rPr>
        <w:t xml:space="preserve"> rather detached supranational institutions are frequent</w:t>
      </w:r>
      <w:r w:rsidR="00701E9C" w:rsidRPr="00876536">
        <w:rPr>
          <w:sz w:val="20"/>
          <w:szCs w:val="18"/>
          <w:u w:val="single"/>
          <w:lang w:val="en-GB"/>
          <w:rPrChange w:id="4" w:author="Sina Furkan Özdemir" w:date="2021-07-05T13:19:00Z">
            <w:rPr>
              <w:sz w:val="20"/>
              <w:szCs w:val="18"/>
              <w:lang w:val="en-GB"/>
            </w:rPr>
          </w:rPrChange>
        </w:rPr>
        <w:t>ly</w:t>
      </w:r>
      <w:r w:rsidR="00C43FA7" w:rsidRPr="00876536">
        <w:rPr>
          <w:sz w:val="20"/>
          <w:szCs w:val="18"/>
          <w:u w:val="single"/>
          <w:lang w:val="en-GB"/>
          <w:rPrChange w:id="5" w:author="Sina Furkan Özdemir" w:date="2021-07-05T13:19:00Z">
            <w:rPr>
              <w:sz w:val="20"/>
              <w:szCs w:val="18"/>
              <w:lang w:val="en-GB"/>
            </w:rPr>
          </w:rPrChange>
        </w:rPr>
        <w:t xml:space="preserve"> addresse</w:t>
      </w:r>
      <w:r w:rsidR="00701E9C" w:rsidRPr="00876536">
        <w:rPr>
          <w:sz w:val="20"/>
          <w:szCs w:val="18"/>
          <w:u w:val="single"/>
          <w:lang w:val="en-GB"/>
          <w:rPrChange w:id="6" w:author="Sina Furkan Özdemir" w:date="2021-07-05T13:19:00Z">
            <w:rPr>
              <w:sz w:val="20"/>
              <w:szCs w:val="18"/>
              <w:lang w:val="en-GB"/>
            </w:rPr>
          </w:rPrChange>
        </w:rPr>
        <w:t>d</w:t>
      </w:r>
      <w:r w:rsidR="00C43FA7" w:rsidRPr="00876536">
        <w:rPr>
          <w:sz w:val="20"/>
          <w:szCs w:val="18"/>
          <w:u w:val="single"/>
          <w:lang w:val="en-GB"/>
          <w:rPrChange w:id="7" w:author="Sina Furkan Özdemir" w:date="2021-07-05T13:19:00Z">
            <w:rPr>
              <w:sz w:val="20"/>
              <w:szCs w:val="18"/>
              <w:lang w:val="en-GB"/>
            </w:rPr>
          </w:rPrChange>
        </w:rPr>
        <w:t xml:space="preserve"> </w:t>
      </w:r>
      <w:r w:rsidR="005746CF" w:rsidRPr="00876536">
        <w:rPr>
          <w:sz w:val="20"/>
          <w:szCs w:val="18"/>
          <w:u w:val="single"/>
          <w:lang w:val="en-GB"/>
          <w:rPrChange w:id="8" w:author="Sina Furkan Özdemir" w:date="2021-07-05T13:19:00Z">
            <w:rPr>
              <w:sz w:val="20"/>
              <w:szCs w:val="18"/>
              <w:lang w:val="en-GB"/>
            </w:rPr>
          </w:rPrChange>
        </w:rPr>
        <w:t>and</w:t>
      </w:r>
      <w:r w:rsidR="00C43FA7" w:rsidRPr="00876536">
        <w:rPr>
          <w:sz w:val="20"/>
          <w:szCs w:val="18"/>
          <w:u w:val="single"/>
          <w:lang w:val="en-GB"/>
          <w:rPrChange w:id="9" w:author="Sina Furkan Özdemir" w:date="2021-07-05T13:19:00Z">
            <w:rPr>
              <w:sz w:val="20"/>
              <w:szCs w:val="18"/>
              <w:lang w:val="en-GB"/>
            </w:rPr>
          </w:rPrChange>
        </w:rPr>
        <w:t xml:space="preserve"> </w:t>
      </w:r>
      <w:r w:rsidR="00701E9C" w:rsidRPr="00876536">
        <w:rPr>
          <w:sz w:val="20"/>
          <w:szCs w:val="18"/>
          <w:u w:val="single"/>
          <w:lang w:val="en-GB"/>
          <w:rPrChange w:id="10" w:author="Sina Furkan Özdemir" w:date="2021-07-05T13:19:00Z">
            <w:rPr>
              <w:sz w:val="20"/>
              <w:szCs w:val="18"/>
              <w:lang w:val="en-GB"/>
            </w:rPr>
          </w:rPrChange>
        </w:rPr>
        <w:t xml:space="preserve">become </w:t>
      </w:r>
      <w:r w:rsidR="00C43FA7" w:rsidRPr="00876536">
        <w:rPr>
          <w:sz w:val="20"/>
          <w:szCs w:val="18"/>
          <w:u w:val="single"/>
          <w:lang w:val="en-GB"/>
          <w:rPrChange w:id="11" w:author="Sina Furkan Özdemir" w:date="2021-07-05T13:19:00Z">
            <w:rPr>
              <w:sz w:val="20"/>
              <w:szCs w:val="18"/>
              <w:lang w:val="en-GB"/>
            </w:rPr>
          </w:rPrChange>
        </w:rPr>
        <w:t>targets</w:t>
      </w:r>
      <w:del w:id="12" w:author="Sina Furkan Özdemir" w:date="2021-07-06T15:03:00Z">
        <w:r w:rsidR="00C43FA7" w:rsidRPr="00876536" w:rsidDel="00785BA6">
          <w:rPr>
            <w:sz w:val="20"/>
            <w:szCs w:val="18"/>
            <w:u w:val="single"/>
            <w:lang w:val="en-GB"/>
            <w:rPrChange w:id="13" w:author="Sina Furkan Özdemir" w:date="2021-07-05T13:19:00Z">
              <w:rPr>
                <w:sz w:val="20"/>
                <w:szCs w:val="18"/>
                <w:lang w:val="en-GB"/>
              </w:rPr>
            </w:rPrChange>
          </w:rPr>
          <w:delText xml:space="preserve"> </w:delText>
        </w:r>
        <w:r w:rsidR="005746CF" w:rsidRPr="00876536" w:rsidDel="00785BA6">
          <w:rPr>
            <w:sz w:val="20"/>
            <w:szCs w:val="18"/>
            <w:u w:val="single"/>
            <w:lang w:val="en-GB"/>
            <w:rPrChange w:id="14" w:author="Sina Furkan Özdemir" w:date="2021-07-05T13:19:00Z">
              <w:rPr>
                <w:sz w:val="20"/>
                <w:szCs w:val="18"/>
                <w:lang w:val="en-GB"/>
              </w:rPr>
            </w:rPrChange>
          </w:rPr>
          <w:delText xml:space="preserve">of </w:delText>
        </w:r>
        <w:r w:rsidR="00C43FA7" w:rsidRPr="00876536" w:rsidDel="00785BA6">
          <w:rPr>
            <w:sz w:val="20"/>
            <w:szCs w:val="18"/>
            <w:u w:val="single"/>
            <w:lang w:val="en-GB"/>
            <w:rPrChange w:id="15" w:author="Sina Furkan Özdemir" w:date="2021-07-05T13:19:00Z">
              <w:rPr>
                <w:sz w:val="20"/>
                <w:szCs w:val="18"/>
                <w:lang w:val="en-GB"/>
              </w:rPr>
            </w:rPrChange>
          </w:rPr>
          <w:delText xml:space="preserve">blame-shifting </w:delText>
        </w:r>
      </w:del>
      <w:r w:rsidR="00C43FA7" w:rsidRPr="00876536">
        <w:rPr>
          <w:sz w:val="20"/>
          <w:szCs w:val="18"/>
          <w:u w:val="single"/>
          <w:lang w:val="en-GB"/>
          <w:rPrChange w:id="16" w:author="Sina Furkan Özdemir" w:date="2021-07-05T13:19:00Z">
            <w:rPr>
              <w:sz w:val="20"/>
              <w:szCs w:val="18"/>
              <w:lang w:val="en-GB"/>
            </w:rPr>
          </w:rPrChange>
        </w:rPr>
        <w:fldChar w:fldCharType="begin"/>
      </w:r>
      <w:ins w:id="17" w:author="Sina Furkan Özdemir" w:date="2021-07-06T15:03:00Z">
        <w:r w:rsidR="00534561">
          <w:rPr>
            <w:sz w:val="20"/>
            <w:szCs w:val="18"/>
            <w:u w:val="single"/>
            <w:lang w:val="en-GB"/>
          </w:rPr>
          <w:instrText xml:space="preserve"> ADDIN ZOTERO_ITEM CSL_CITATION {"citationID":"HFRmwNpG","properties":{"formattedCitation":"(Gerhards {\\i{}et al.} 2009; Harteveld {\\i{}et al.} 2018; Hobolt and Tilley 2014)","plainCitation":"(Gerhards et al. 2009; Harteveld et al. 2018; Hobolt and Tilley 2014)","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ins>
      <w:del w:id="18" w:author="Sina Furkan Özdemir" w:date="2021-07-06T15:03:00Z">
        <w:r w:rsidR="002B481C" w:rsidRPr="00876536" w:rsidDel="00534561">
          <w:rPr>
            <w:sz w:val="20"/>
            <w:szCs w:val="18"/>
            <w:u w:val="single"/>
            <w:lang w:val="en-GB"/>
            <w:rPrChange w:id="19" w:author="Sina Furkan Özdemir" w:date="2021-07-05T13:19:00Z">
              <w:rPr>
                <w:sz w:val="20"/>
                <w:szCs w:val="18"/>
                <w:lang w:val="en-GB"/>
              </w:rPr>
            </w:rPrChange>
          </w:rPr>
          <w:delInstrText xml:space="preserve"> ADDIN ZOTERO_ITEM CSL_CITATION {"citationID":"YufsdBY8","properties":{"formattedCitation":"(Gerhards {\\i{}et al.} 2009)","plainCitation":"(Gerhards et al. 2009)","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delInstrText>
        </w:r>
      </w:del>
      <w:r w:rsidR="00C43FA7" w:rsidRPr="00876536">
        <w:rPr>
          <w:sz w:val="20"/>
          <w:szCs w:val="18"/>
          <w:u w:val="single"/>
          <w:lang w:val="en-GB"/>
          <w:rPrChange w:id="20" w:author="Sina Furkan Özdemir" w:date="2021-07-05T13:19:00Z">
            <w:rPr>
              <w:sz w:val="20"/>
              <w:szCs w:val="18"/>
              <w:lang w:val="en-GB"/>
            </w:rPr>
          </w:rPrChange>
        </w:rPr>
        <w:fldChar w:fldCharType="separate"/>
      </w:r>
      <w:ins w:id="21" w:author="Sina Furkan Özdemir" w:date="2021-07-06T15:03:00Z">
        <w:r w:rsidR="00534561" w:rsidRPr="00534561">
          <w:rPr>
            <w:rFonts w:cs="Calibri"/>
            <w:sz w:val="20"/>
            <w:szCs w:val="24"/>
            <w:rPrChange w:id="22" w:author="Sina Furkan Özdemir" w:date="2021-07-06T15:03:00Z">
              <w:rPr>
                <w:rFonts w:ascii="Times New Roman" w:hAnsi="Times New Roman"/>
                <w:sz w:val="24"/>
                <w:szCs w:val="24"/>
              </w:rPr>
            </w:rPrChange>
          </w:rPr>
          <w:t xml:space="preserve">(Gerhards </w:t>
        </w:r>
        <w:r w:rsidR="00534561" w:rsidRPr="00534561">
          <w:rPr>
            <w:rFonts w:cs="Calibri"/>
            <w:i/>
            <w:iCs/>
            <w:sz w:val="20"/>
            <w:szCs w:val="24"/>
            <w:rPrChange w:id="23" w:author="Sina Furkan Özdemir" w:date="2021-07-06T15:03:00Z">
              <w:rPr>
                <w:rFonts w:ascii="Times New Roman" w:hAnsi="Times New Roman"/>
                <w:i/>
                <w:iCs/>
                <w:sz w:val="24"/>
                <w:szCs w:val="24"/>
              </w:rPr>
            </w:rPrChange>
          </w:rPr>
          <w:t>et al.</w:t>
        </w:r>
        <w:r w:rsidR="00534561" w:rsidRPr="00534561">
          <w:rPr>
            <w:rFonts w:cs="Calibri"/>
            <w:sz w:val="20"/>
            <w:szCs w:val="24"/>
            <w:rPrChange w:id="24" w:author="Sina Furkan Özdemir" w:date="2021-07-06T15:03:00Z">
              <w:rPr>
                <w:rFonts w:ascii="Times New Roman" w:hAnsi="Times New Roman"/>
                <w:sz w:val="24"/>
                <w:szCs w:val="24"/>
              </w:rPr>
            </w:rPrChange>
          </w:rPr>
          <w:t xml:space="preserve"> 2009; Harteveld </w:t>
        </w:r>
        <w:r w:rsidR="00534561" w:rsidRPr="00534561">
          <w:rPr>
            <w:rFonts w:cs="Calibri"/>
            <w:i/>
            <w:iCs/>
            <w:sz w:val="20"/>
            <w:szCs w:val="24"/>
            <w:rPrChange w:id="25" w:author="Sina Furkan Özdemir" w:date="2021-07-06T15:03:00Z">
              <w:rPr>
                <w:rFonts w:ascii="Times New Roman" w:hAnsi="Times New Roman"/>
                <w:i/>
                <w:iCs/>
                <w:sz w:val="24"/>
                <w:szCs w:val="24"/>
              </w:rPr>
            </w:rPrChange>
          </w:rPr>
          <w:t>et al.</w:t>
        </w:r>
        <w:r w:rsidR="00534561" w:rsidRPr="00534561">
          <w:rPr>
            <w:rFonts w:cs="Calibri"/>
            <w:sz w:val="20"/>
            <w:szCs w:val="24"/>
            <w:rPrChange w:id="26" w:author="Sina Furkan Özdemir" w:date="2021-07-06T15:03:00Z">
              <w:rPr>
                <w:rFonts w:ascii="Times New Roman" w:hAnsi="Times New Roman"/>
                <w:sz w:val="24"/>
                <w:szCs w:val="24"/>
              </w:rPr>
            </w:rPrChange>
          </w:rPr>
          <w:t xml:space="preserve"> 2018; Hobolt and Tilley 2014)</w:t>
        </w:r>
      </w:ins>
      <w:del w:id="27" w:author="Sina Furkan Özdemir" w:date="2021-07-06T15:03:00Z">
        <w:r w:rsidR="00C43FA7" w:rsidRPr="00876536" w:rsidDel="00534561">
          <w:rPr>
            <w:rFonts w:cs="Calibri"/>
            <w:sz w:val="20"/>
            <w:szCs w:val="24"/>
            <w:u w:val="single"/>
            <w:lang w:val="en-GB"/>
            <w:rPrChange w:id="28" w:author="Sina Furkan Özdemir" w:date="2021-07-05T13:19:00Z">
              <w:rPr>
                <w:rFonts w:cs="Calibri"/>
                <w:sz w:val="20"/>
                <w:szCs w:val="24"/>
                <w:lang w:val="en-GB"/>
              </w:rPr>
            </w:rPrChange>
          </w:rPr>
          <w:delText xml:space="preserve">(Gerhards </w:delText>
        </w:r>
        <w:r w:rsidR="00C43FA7" w:rsidRPr="00876536" w:rsidDel="00534561">
          <w:rPr>
            <w:rFonts w:cs="Calibri"/>
            <w:i/>
            <w:iCs/>
            <w:sz w:val="20"/>
            <w:szCs w:val="24"/>
            <w:u w:val="single"/>
            <w:lang w:val="en-GB"/>
            <w:rPrChange w:id="29" w:author="Sina Furkan Özdemir" w:date="2021-07-05T13:19:00Z">
              <w:rPr>
                <w:rFonts w:cs="Calibri"/>
                <w:i/>
                <w:iCs/>
                <w:sz w:val="20"/>
                <w:szCs w:val="24"/>
                <w:lang w:val="en-GB"/>
              </w:rPr>
            </w:rPrChange>
          </w:rPr>
          <w:delText>et al.</w:delText>
        </w:r>
        <w:r w:rsidR="00C43FA7" w:rsidRPr="00876536" w:rsidDel="00534561">
          <w:rPr>
            <w:rFonts w:cs="Calibri"/>
            <w:sz w:val="20"/>
            <w:szCs w:val="24"/>
            <w:u w:val="single"/>
            <w:lang w:val="en-GB"/>
            <w:rPrChange w:id="30" w:author="Sina Furkan Özdemir" w:date="2021-07-05T13:19:00Z">
              <w:rPr>
                <w:rFonts w:cs="Calibri"/>
                <w:sz w:val="20"/>
                <w:szCs w:val="24"/>
                <w:lang w:val="en-GB"/>
              </w:rPr>
            </w:rPrChange>
          </w:rPr>
          <w:delText xml:space="preserve"> 2009)</w:delText>
        </w:r>
      </w:del>
      <w:r w:rsidR="00C43FA7" w:rsidRPr="00876536">
        <w:rPr>
          <w:sz w:val="20"/>
          <w:szCs w:val="18"/>
          <w:u w:val="single"/>
          <w:lang w:val="en-GB"/>
          <w:rPrChange w:id="31" w:author="Sina Furkan Özdemir" w:date="2021-07-05T13:19:00Z">
            <w:rPr>
              <w:sz w:val="20"/>
              <w:szCs w:val="18"/>
              <w:lang w:val="en-GB"/>
            </w:rPr>
          </w:rPrChange>
        </w:rPr>
        <w:fldChar w:fldCharType="end"/>
      </w:r>
      <w:r w:rsidR="00C43FA7" w:rsidRPr="00A341E4">
        <w:rPr>
          <w:sz w:val="20"/>
          <w:szCs w:val="18"/>
          <w:lang w:val="en-GB"/>
        </w:rPr>
        <w:t>.</w:t>
      </w:r>
    </w:p>
    <w:p w14:paraId="6AE6D3AA" w14:textId="670FB8BE"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876536">
        <w:rPr>
          <w:sz w:val="20"/>
          <w:szCs w:val="18"/>
          <w:u w:val="single"/>
          <w:lang w:val="en-GB"/>
          <w:rPrChange w:id="32" w:author="Sina Furkan Özdemir" w:date="2021-07-05T13:19:00Z">
            <w:rPr>
              <w:sz w:val="20"/>
              <w:szCs w:val="18"/>
              <w:lang w:val="en-GB"/>
            </w:rPr>
          </w:rPrChange>
        </w:rPr>
        <w:t>.</w:t>
      </w:r>
      <w:r w:rsidR="00091B45" w:rsidRPr="00876536">
        <w:rPr>
          <w:sz w:val="20"/>
          <w:szCs w:val="18"/>
          <w:u w:val="single"/>
          <w:lang w:val="en-GB"/>
          <w:rPrChange w:id="33" w:author="Sina Furkan Özdemir" w:date="2021-07-05T13:19:00Z">
            <w:rPr>
              <w:sz w:val="20"/>
              <w:szCs w:val="18"/>
              <w:lang w:val="en-GB"/>
            </w:rPr>
          </w:rPrChange>
        </w:rPr>
        <w:t xml:space="preserve"> </w:t>
      </w:r>
      <w:r w:rsidR="007319FF" w:rsidRPr="00876536">
        <w:rPr>
          <w:sz w:val="20"/>
          <w:szCs w:val="18"/>
          <w:u w:val="single"/>
          <w:lang w:val="en-GB"/>
          <w:rPrChange w:id="34" w:author="Sina Furkan Özdemir" w:date="2021-07-05T13:19:00Z">
            <w:rPr>
              <w:sz w:val="20"/>
              <w:szCs w:val="18"/>
              <w:lang w:val="en-GB"/>
            </w:rPr>
          </w:rPrChange>
        </w:rPr>
        <w:t xml:space="preserve">Faced with </w:t>
      </w:r>
      <w:r w:rsidR="00701E9C" w:rsidRPr="00876536">
        <w:rPr>
          <w:sz w:val="20"/>
          <w:szCs w:val="18"/>
          <w:u w:val="single"/>
          <w:lang w:val="en-GB"/>
          <w:rPrChange w:id="35" w:author="Sina Furkan Özdemir" w:date="2021-07-05T13:19:00Z">
            <w:rPr>
              <w:sz w:val="20"/>
              <w:szCs w:val="18"/>
              <w:lang w:val="en-GB"/>
            </w:rPr>
          </w:rPrChange>
        </w:rPr>
        <w:t xml:space="preserve">public politicization, </w:t>
      </w:r>
      <w:del w:id="36" w:author="Sina Furkan Özdemir" w:date="2021-07-06T15:03:00Z">
        <w:r w:rsidR="007319FF" w:rsidRPr="00876536" w:rsidDel="00534561">
          <w:rPr>
            <w:sz w:val="20"/>
            <w:szCs w:val="18"/>
            <w:u w:val="single"/>
            <w:lang w:val="en-GB"/>
            <w:rPrChange w:id="37" w:author="Sina Furkan Özdemir" w:date="2021-07-05T13:19:00Z">
              <w:rPr>
                <w:sz w:val="20"/>
                <w:szCs w:val="18"/>
                <w:lang w:val="en-GB"/>
              </w:rPr>
            </w:rPrChange>
          </w:rPr>
          <w:delText xml:space="preserve">thus, </w:delText>
        </w:r>
        <w:r w:rsidR="00701E9C" w:rsidRPr="00876536" w:rsidDel="00534561">
          <w:rPr>
            <w:sz w:val="20"/>
            <w:szCs w:val="18"/>
            <w:u w:val="single"/>
            <w:lang w:val="en-GB"/>
            <w:rPrChange w:id="38" w:author="Sina Furkan Özdemir" w:date="2021-07-05T13:19:00Z">
              <w:rPr>
                <w:sz w:val="20"/>
                <w:szCs w:val="18"/>
                <w:lang w:val="en-GB"/>
              </w:rPr>
            </w:rPrChange>
          </w:rPr>
          <w:delText xml:space="preserve">also </w:delText>
        </w:r>
      </w:del>
      <w:r w:rsidR="00701E9C" w:rsidRPr="00876536">
        <w:rPr>
          <w:sz w:val="20"/>
          <w:szCs w:val="18"/>
          <w:u w:val="single"/>
          <w:lang w:val="en-GB"/>
          <w:rPrChange w:id="39" w:author="Sina Furkan Özdemir" w:date="2021-07-05T13:19:00Z">
            <w:rPr>
              <w:sz w:val="20"/>
              <w:szCs w:val="18"/>
              <w:lang w:val="en-GB"/>
            </w:rPr>
          </w:rPrChange>
        </w:rPr>
        <w:t xml:space="preserve">political institutions beyond </w:t>
      </w:r>
      <w:del w:id="40" w:author="Sina Furkan Özdemir" w:date="2021-07-06T15:03:00Z">
        <w:r w:rsidR="00701E9C" w:rsidRPr="00876536" w:rsidDel="00534561">
          <w:rPr>
            <w:sz w:val="20"/>
            <w:szCs w:val="18"/>
            <w:u w:val="single"/>
            <w:lang w:val="en-GB"/>
            <w:rPrChange w:id="41" w:author="Sina Furkan Özdemir" w:date="2021-07-05T13:19:00Z">
              <w:rPr>
                <w:sz w:val="20"/>
                <w:szCs w:val="18"/>
                <w:lang w:val="en-GB"/>
              </w:rPr>
            </w:rPrChange>
          </w:rPr>
          <w:delText xml:space="preserve">the </w:delText>
        </w:r>
        <w:r w:rsidR="00457108" w:rsidRPr="00876536" w:rsidDel="00534561">
          <w:rPr>
            <w:sz w:val="20"/>
            <w:szCs w:val="18"/>
            <w:u w:val="single"/>
            <w:lang w:val="en-GB"/>
            <w:rPrChange w:id="42" w:author="Sina Furkan Özdemir" w:date="2021-07-05T13:19:00Z">
              <w:rPr>
                <w:sz w:val="20"/>
                <w:szCs w:val="18"/>
                <w:lang w:val="en-GB"/>
              </w:rPr>
            </w:rPrChange>
          </w:rPr>
          <w:delText xml:space="preserve">level of </w:delText>
        </w:r>
      </w:del>
      <w:r w:rsidR="00457108" w:rsidRPr="00876536">
        <w:rPr>
          <w:sz w:val="20"/>
          <w:szCs w:val="18"/>
          <w:u w:val="single"/>
          <w:lang w:val="en-GB"/>
          <w:rPrChange w:id="43" w:author="Sina Furkan Özdemir" w:date="2021-07-05T13:19:00Z">
            <w:rPr>
              <w:sz w:val="20"/>
              <w:szCs w:val="18"/>
              <w:lang w:val="en-GB"/>
            </w:rPr>
          </w:rPrChange>
        </w:rPr>
        <w:t xml:space="preserve">the </w:t>
      </w:r>
      <w:r w:rsidR="00701E9C" w:rsidRPr="00876536">
        <w:rPr>
          <w:sz w:val="20"/>
          <w:szCs w:val="18"/>
          <w:u w:val="single"/>
          <w:lang w:val="en-GB"/>
          <w:rPrChange w:id="44" w:author="Sina Furkan Özdemir" w:date="2021-07-05T13:19:00Z">
            <w:rPr>
              <w:sz w:val="20"/>
              <w:szCs w:val="18"/>
              <w:lang w:val="en-GB"/>
            </w:rPr>
          </w:rPrChange>
        </w:rPr>
        <w:t xml:space="preserve">nation state </w:t>
      </w:r>
      <w:r w:rsidR="00457108" w:rsidRPr="00876536">
        <w:rPr>
          <w:sz w:val="20"/>
          <w:szCs w:val="18"/>
          <w:u w:val="single"/>
          <w:lang w:val="en-GB"/>
          <w:rPrChange w:id="45" w:author="Sina Furkan Özdemir" w:date="2021-07-05T13:19:00Z">
            <w:rPr>
              <w:sz w:val="20"/>
              <w:szCs w:val="18"/>
              <w:lang w:val="en-GB"/>
            </w:rPr>
          </w:rPrChange>
        </w:rPr>
        <w:t>have discovered</w:t>
      </w:r>
      <w:r w:rsidR="007319FF" w:rsidRPr="00876536">
        <w:rPr>
          <w:sz w:val="20"/>
          <w:szCs w:val="18"/>
          <w:u w:val="single"/>
          <w:lang w:val="en-GB"/>
          <w:rPrChange w:id="46" w:author="Sina Furkan Özdemir" w:date="2021-07-05T13:19:00Z">
            <w:rPr>
              <w:sz w:val="20"/>
              <w:szCs w:val="18"/>
              <w:lang w:val="en-GB"/>
            </w:rPr>
          </w:rPrChange>
        </w:rPr>
        <w:t xml:space="preserve"> the need </w:t>
      </w:r>
      <w:r w:rsidR="003275B8" w:rsidRPr="00876536">
        <w:rPr>
          <w:sz w:val="20"/>
          <w:szCs w:val="18"/>
          <w:u w:val="single"/>
          <w:lang w:val="en-GB"/>
          <w:rPrChange w:id="47" w:author="Sina Furkan Özdemir" w:date="2021-07-05T13:19:00Z">
            <w:rPr>
              <w:sz w:val="20"/>
              <w:szCs w:val="18"/>
              <w:lang w:val="en-GB"/>
            </w:rPr>
          </w:rPrChange>
        </w:rPr>
        <w:t>to invest in</w:t>
      </w:r>
      <w:r w:rsidR="007319FF" w:rsidRPr="00876536">
        <w:rPr>
          <w:sz w:val="20"/>
          <w:szCs w:val="18"/>
          <w:u w:val="single"/>
          <w:lang w:val="en-GB"/>
          <w:rPrChange w:id="48" w:author="Sina Furkan Özdemir" w:date="2021-07-05T13:19:00Z">
            <w:rPr>
              <w:sz w:val="20"/>
              <w:szCs w:val="18"/>
              <w:lang w:val="en-GB"/>
            </w:rPr>
          </w:rPrChange>
        </w:rPr>
        <w:t xml:space="preserve"> </w:t>
      </w:r>
      <w:r w:rsidR="00701E9C" w:rsidRPr="00876536">
        <w:rPr>
          <w:sz w:val="20"/>
          <w:szCs w:val="18"/>
          <w:u w:val="single"/>
          <w:lang w:val="en-GB"/>
          <w:rPrChange w:id="49" w:author="Sina Furkan Özdemir" w:date="2021-07-05T13:19:00Z">
            <w:rPr>
              <w:sz w:val="20"/>
              <w:szCs w:val="18"/>
              <w:lang w:val="en-GB"/>
            </w:rPr>
          </w:rPrChange>
        </w:rPr>
        <w:t>public communication</w:t>
      </w:r>
      <w:r w:rsidR="00701E9C" w:rsidRPr="00A341E4">
        <w:rPr>
          <w:sz w:val="20"/>
          <w:szCs w:val="18"/>
          <w:lang w:val="en-GB"/>
        </w:rPr>
        <w:t xml:space="preserve"> </w:t>
      </w:r>
      <w:r w:rsidR="00091B45" w:rsidRPr="00A341E4">
        <w:rPr>
          <w:sz w:val="20"/>
          <w:szCs w:val="18"/>
          <w:lang w:val="en-GB"/>
        </w:rPr>
        <w:fldChar w:fldCharType="begin"/>
      </w:r>
      <w:r w:rsidR="002B481C">
        <w:rPr>
          <w:sz w:val="20"/>
          <w:szCs w:val="18"/>
          <w:lang w:val="en-GB"/>
        </w:rPr>
        <w:instrText xml:space="preserve"> ADDIN ZOTERO_ITEM CSL_CITATION {"citationID":"e1rUx1sA","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11384C5E" w:rsidR="002E7307" w:rsidRPr="00A341E4" w:rsidRDefault="007319FF" w:rsidP="006E17DF">
      <w:pPr>
        <w:spacing w:before="120" w:after="0" w:line="240" w:lineRule="auto"/>
        <w:jc w:val="both"/>
        <w:rPr>
          <w:sz w:val="20"/>
          <w:szCs w:val="18"/>
          <w:lang w:val="en-GB"/>
        </w:rPr>
      </w:pPr>
      <w:bookmarkStart w:id="50"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2B481C">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w:t>
      </w:r>
      <w:r w:rsidR="002D4867">
        <w:rPr>
          <w:sz w:val="20"/>
          <w:szCs w:val="18"/>
          <w:lang w:val="en-GB"/>
        </w:rPr>
        <w:t xml:space="preserve">also </w:t>
      </w:r>
      <w:r w:rsidR="003275B8" w:rsidRPr="00A341E4">
        <w:rPr>
          <w:sz w:val="20"/>
          <w:szCs w:val="18"/>
          <w:lang w:val="en-GB"/>
        </w:rPr>
        <w:t xml:space="preserve">not been a primary concern </w:t>
      </w:r>
      <w:r w:rsidR="006E17DF" w:rsidRPr="00A341E4">
        <w:rPr>
          <w:sz w:val="20"/>
          <w:szCs w:val="18"/>
          <w:lang w:val="en-GB"/>
        </w:rPr>
        <w:fldChar w:fldCharType="begin"/>
      </w:r>
      <w:r w:rsidR="002B481C">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xml:space="preserve">, </w:t>
      </w:r>
      <w:r w:rsidR="003275B8" w:rsidRPr="00A341E4">
        <w:rPr>
          <w:sz w:val="20"/>
          <w:szCs w:val="18"/>
          <w:lang w:val="en-GB"/>
        </w:rPr>
        <w:lastRenderedPageBreak/>
        <w:t>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calm controversial debates</w:t>
      </w:r>
      <w:r w:rsidR="006E17DF" w:rsidRPr="00A341E4">
        <w:rPr>
          <w:sz w:val="20"/>
          <w:szCs w:val="18"/>
          <w:lang w:val="en-GB"/>
        </w:rPr>
        <w:t xml:space="preserve"> </w:t>
      </w:r>
      <w:r w:rsidR="00091B45" w:rsidRPr="00A341E4">
        <w:rPr>
          <w:sz w:val="20"/>
          <w:szCs w:val="18"/>
          <w:lang w:val="en-GB"/>
        </w:rPr>
        <w:fldChar w:fldCharType="begin"/>
      </w:r>
      <w:r w:rsidR="002B481C">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2B481C">
        <w:rPr>
          <w:sz w:val="20"/>
          <w:szCs w:val="18"/>
          <w:lang w:val="en-GB"/>
        </w:rPr>
        <w:instrText xml:space="preserve"> ADDIN ZOTERO_ITEM CSL_CITATION {"citationID":"FRQHHG9i","properties":{"formattedCitation":"(Rauh {\\i{}et al.} 2019; Rauh 2021b)","plainCitation":"(Rauh et al. 2019; 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77F8BF77"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2B481C">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C87EA3">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B4BB0">
        <w:rPr>
          <w:sz w:val="20"/>
          <w:szCs w:val="18"/>
          <w:u w:val="single"/>
          <w:lang w:val="en-GB"/>
          <w:rPrChange w:id="51" w:author="Sina Furkan Özdemir" w:date="2021-07-05T13:21:00Z">
            <w:rPr>
              <w:sz w:val="20"/>
              <w:szCs w:val="18"/>
              <w:lang w:val="en-GB"/>
            </w:rPr>
          </w:rPrChange>
        </w:rPr>
        <w:fldChar w:fldCharType="begin"/>
      </w:r>
      <w:r w:rsidR="00C87EA3" w:rsidRPr="00FB4BB0">
        <w:rPr>
          <w:sz w:val="20"/>
          <w:szCs w:val="18"/>
          <w:u w:val="single"/>
          <w:lang w:val="en-GB"/>
          <w:rPrChange w:id="52" w:author="Sina Furkan Özdemir" w:date="2021-07-05T13:21:00Z">
            <w:rPr>
              <w:sz w:val="20"/>
              <w:szCs w:val="18"/>
              <w:lang w:val="en-GB"/>
            </w:rPr>
          </w:rPrChange>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B4BB0">
        <w:rPr>
          <w:sz w:val="20"/>
          <w:szCs w:val="18"/>
          <w:u w:val="single"/>
          <w:lang w:val="en-GB"/>
          <w:rPrChange w:id="53" w:author="Sina Furkan Özdemir" w:date="2021-07-05T13:21:00Z">
            <w:rPr>
              <w:sz w:val="20"/>
              <w:szCs w:val="18"/>
              <w:lang w:val="en-GB"/>
            </w:rPr>
          </w:rPrChange>
        </w:rPr>
        <w:fldChar w:fldCharType="separate"/>
      </w:r>
      <w:r w:rsidR="00C87EA3" w:rsidRPr="00FB4BB0">
        <w:rPr>
          <w:rFonts w:cs="Calibri"/>
          <w:sz w:val="20"/>
          <w:szCs w:val="24"/>
          <w:u w:val="single"/>
          <w:rPrChange w:id="54" w:author="Sina Furkan Özdemir" w:date="2021-07-05T13:21:00Z">
            <w:rPr>
              <w:rFonts w:cs="Calibri"/>
              <w:sz w:val="20"/>
              <w:szCs w:val="24"/>
            </w:rPr>
          </w:rPrChange>
        </w:rPr>
        <w:t xml:space="preserve">(Boomgaarden </w:t>
      </w:r>
      <w:r w:rsidR="00C87EA3" w:rsidRPr="00FB4BB0">
        <w:rPr>
          <w:rFonts w:cs="Calibri"/>
          <w:i/>
          <w:iCs/>
          <w:sz w:val="20"/>
          <w:szCs w:val="24"/>
          <w:u w:val="single"/>
          <w:rPrChange w:id="55" w:author="Sina Furkan Özdemir" w:date="2021-07-05T13:21:00Z">
            <w:rPr>
              <w:rFonts w:cs="Calibri"/>
              <w:i/>
              <w:iCs/>
              <w:sz w:val="20"/>
              <w:szCs w:val="24"/>
            </w:rPr>
          </w:rPrChange>
        </w:rPr>
        <w:t>et al.</w:t>
      </w:r>
      <w:r w:rsidR="00C87EA3" w:rsidRPr="00FB4BB0">
        <w:rPr>
          <w:rFonts w:cs="Calibri"/>
          <w:sz w:val="20"/>
          <w:szCs w:val="24"/>
          <w:u w:val="single"/>
          <w:rPrChange w:id="56" w:author="Sina Furkan Özdemir" w:date="2021-07-05T13:21:00Z">
            <w:rPr>
              <w:rFonts w:cs="Calibri"/>
              <w:sz w:val="20"/>
              <w:szCs w:val="24"/>
            </w:rPr>
          </w:rPrChange>
        </w:rPr>
        <w:t xml:space="preserve"> 2013; Hobolt and Tilley 2014)</w:t>
      </w:r>
      <w:r w:rsidR="00D0206E" w:rsidRPr="00FB4BB0">
        <w:rPr>
          <w:sz w:val="20"/>
          <w:szCs w:val="18"/>
          <w:u w:val="single"/>
          <w:lang w:val="en-GB"/>
          <w:rPrChange w:id="57" w:author="Sina Furkan Özdemir" w:date="2021-07-05T13:21:00Z">
            <w:rPr>
              <w:sz w:val="20"/>
              <w:szCs w:val="18"/>
              <w:lang w:val="en-GB"/>
            </w:rPr>
          </w:rPrChange>
        </w:rPr>
        <w:fldChar w:fldCharType="end"/>
      </w:r>
      <w:r w:rsidR="00091B45" w:rsidRPr="00FB4BB0">
        <w:rPr>
          <w:sz w:val="20"/>
          <w:szCs w:val="18"/>
          <w:u w:val="single"/>
          <w:lang w:val="en-GB"/>
          <w:rPrChange w:id="58" w:author="Sina Furkan Özdemir" w:date="2021-07-05T13:21:00Z">
            <w:rPr>
              <w:sz w:val="20"/>
              <w:szCs w:val="18"/>
              <w:lang w:val="en-GB"/>
            </w:rPr>
          </w:rPrChange>
        </w:rPr>
        <w:t xml:space="preserve">. </w:t>
      </w:r>
      <w:r w:rsidR="00D0206E" w:rsidRPr="00FB4BB0">
        <w:rPr>
          <w:sz w:val="20"/>
          <w:szCs w:val="18"/>
          <w:u w:val="single"/>
          <w:lang w:val="en-GB"/>
          <w:rPrChange w:id="59" w:author="Sina Furkan Özdemir" w:date="2021-07-05T13:21:00Z">
            <w:rPr>
              <w:sz w:val="20"/>
              <w:szCs w:val="18"/>
              <w:lang w:val="en-GB"/>
            </w:rPr>
          </w:rPrChange>
        </w:rPr>
        <w:t xml:space="preserve">In the environment of traditional media systems, thus, </w:t>
      </w:r>
      <w:del w:id="60" w:author="Sina Furkan Özdemir" w:date="2021-07-06T15:04:00Z">
        <w:r w:rsidR="002D4867" w:rsidRPr="00FB4BB0" w:rsidDel="00DD0E02">
          <w:rPr>
            <w:sz w:val="20"/>
            <w:szCs w:val="18"/>
            <w:u w:val="single"/>
            <w:lang w:val="en-GB"/>
            <w:rPrChange w:id="61" w:author="Sina Furkan Özdemir" w:date="2021-07-05T13:21:00Z">
              <w:rPr>
                <w:sz w:val="20"/>
                <w:szCs w:val="18"/>
                <w:lang w:val="en-GB"/>
              </w:rPr>
            </w:rPrChange>
          </w:rPr>
          <w:delText xml:space="preserve">decidedly </w:delText>
        </w:r>
      </w:del>
      <w:r w:rsidR="00D0206E" w:rsidRPr="00FB4BB0">
        <w:rPr>
          <w:sz w:val="20"/>
          <w:szCs w:val="18"/>
          <w:u w:val="single"/>
          <w:lang w:val="en-GB"/>
          <w:rPrChange w:id="62" w:author="Sina Furkan Özdemir" w:date="2021-07-05T13:21:00Z">
            <w:rPr>
              <w:sz w:val="20"/>
              <w:szCs w:val="18"/>
              <w:lang w:val="en-GB"/>
            </w:rPr>
          </w:rPrChange>
        </w:rPr>
        <w:t>supranational institutions have a hard time to get their message across</w:t>
      </w:r>
      <w:r w:rsidR="00D0206E" w:rsidRPr="00A341E4">
        <w:rPr>
          <w:sz w:val="20"/>
          <w:szCs w:val="18"/>
          <w:lang w:val="en-GB"/>
        </w:rPr>
        <w:t>.</w:t>
      </w:r>
    </w:p>
    <w:p w14:paraId="4906D443" w14:textId="4FDC9D66" w:rsidR="001665A9" w:rsidRPr="00F479CA" w:rsidRDefault="001665A9" w:rsidP="003275B8">
      <w:pPr>
        <w:spacing w:before="120" w:after="0" w:line="240" w:lineRule="auto"/>
        <w:jc w:val="both"/>
        <w:rPr>
          <w:sz w:val="20"/>
          <w:szCs w:val="18"/>
          <w:lang w:val="en-US"/>
          <w:rPrChange w:id="63" w:author="Sina Furkan Özdemir" w:date="2021-07-05T12:21:00Z">
            <w:rPr>
              <w:sz w:val="20"/>
              <w:szCs w:val="18"/>
              <w:lang w:val="en-GB"/>
            </w:rPr>
          </w:rPrChange>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4" w:name="para-3"/>
      <w:bookmarkEnd w:id="50"/>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 xml:space="preserve">(Bossetta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and to reach out to European citizens more directly. </w:t>
      </w:r>
      <w:r w:rsidR="000D4F85">
        <w:rPr>
          <w:sz w:val="20"/>
          <w:szCs w:val="18"/>
          <w:lang w:val="en-GB"/>
        </w:rPr>
        <w:t xml:space="preserve">Moreover, </w:t>
      </w:r>
      <w:ins w:id="65" w:author="Sina Furkan Özdemir" w:date="2021-07-05T12:15:00Z">
        <w:r w:rsidR="00645A19">
          <w:rPr>
            <w:sz w:val="20"/>
            <w:szCs w:val="18"/>
            <w:lang w:val="en-GB"/>
          </w:rPr>
          <w:t xml:space="preserve">social media platform, specifically Twitter, can act as a </w:t>
        </w:r>
      </w:ins>
      <w:ins w:id="66" w:author="Sina Furkan Özdemir" w:date="2021-07-05T12:21:00Z">
        <w:r w:rsidR="00F479CA">
          <w:rPr>
            <w:sz w:val="20"/>
            <w:szCs w:val="18"/>
            <w:lang w:val="en-GB"/>
          </w:rPr>
          <w:t>double-barrelled</w:t>
        </w:r>
      </w:ins>
      <w:ins w:id="67" w:author="Sina Furkan Özdemir" w:date="2021-07-05T12:15:00Z">
        <w:r w:rsidR="00645A19">
          <w:rPr>
            <w:sz w:val="20"/>
            <w:szCs w:val="18"/>
            <w:lang w:val="en-GB"/>
          </w:rPr>
          <w:t xml:space="preserve"> gun for reach</w:t>
        </w:r>
      </w:ins>
      <w:ins w:id="68" w:author="Sina Furkan Özdemir" w:date="2021-07-05T12:21:00Z">
        <w:r w:rsidR="00F479CA">
          <w:rPr>
            <w:sz w:val="20"/>
            <w:szCs w:val="18"/>
            <w:lang w:val="en-GB"/>
          </w:rPr>
          <w:t>ing</w:t>
        </w:r>
      </w:ins>
      <w:ins w:id="69" w:author="Sina Furkan Özdemir" w:date="2021-07-05T12:15:00Z">
        <w:r w:rsidR="00645A19">
          <w:rPr>
            <w:sz w:val="20"/>
            <w:szCs w:val="18"/>
            <w:lang w:val="en-GB"/>
          </w:rPr>
          <w:t xml:space="preserve"> out</w:t>
        </w:r>
      </w:ins>
      <w:ins w:id="70" w:author="Sina Furkan Özdemir" w:date="2021-07-05T13:21:00Z">
        <w:r w:rsidR="00261C76">
          <w:rPr>
            <w:sz w:val="20"/>
            <w:szCs w:val="18"/>
            <w:lang w:val="en-GB"/>
          </w:rPr>
          <w:t xml:space="preserve"> to citizenry</w:t>
        </w:r>
      </w:ins>
      <w:ins w:id="71" w:author="Sina Furkan Özdemir" w:date="2021-07-05T12:15:00Z">
        <w:r w:rsidR="00645A19">
          <w:rPr>
            <w:sz w:val="20"/>
            <w:szCs w:val="18"/>
            <w:lang w:val="en-GB"/>
          </w:rPr>
          <w:t xml:space="preserve"> by attracting jo</w:t>
        </w:r>
      </w:ins>
      <w:ins w:id="72" w:author="Sina Furkan Özdemir" w:date="2021-07-05T12:16:00Z">
        <w:r w:rsidR="00645A19">
          <w:rPr>
            <w:sz w:val="20"/>
            <w:szCs w:val="18"/>
            <w:lang w:val="en-GB"/>
          </w:rPr>
          <w:t>urnalistic attention to supranational actors’ communication</w:t>
        </w:r>
      </w:ins>
      <w:ins w:id="73" w:author="Sina Furkan Özdemir" w:date="2021-07-05T13:22:00Z">
        <w:r w:rsidR="0052271A">
          <w:rPr>
            <w:sz w:val="20"/>
            <w:szCs w:val="18"/>
            <w:lang w:val="en-GB"/>
          </w:rPr>
          <w:t xml:space="preserve"> to some extent</w:t>
        </w:r>
      </w:ins>
      <w:ins w:id="74" w:author="Sina Furkan Özdemir" w:date="2021-07-05T12:16:00Z">
        <w:r w:rsidR="00645A19">
          <w:rPr>
            <w:sz w:val="20"/>
            <w:szCs w:val="18"/>
            <w:lang w:val="en-GB"/>
          </w:rPr>
          <w:t xml:space="preserve">. The recent research shows that </w:t>
        </w:r>
        <w:r w:rsidR="00601A09">
          <w:rPr>
            <w:sz w:val="20"/>
            <w:szCs w:val="18"/>
            <w:lang w:val="en-GB"/>
          </w:rPr>
          <w:t xml:space="preserve">tweets from political actors, especially highly engaged </w:t>
        </w:r>
      </w:ins>
      <w:ins w:id="75" w:author="Sina Furkan Özdemir" w:date="2021-07-05T13:22:00Z">
        <w:r w:rsidR="0052271A">
          <w:rPr>
            <w:sz w:val="20"/>
            <w:szCs w:val="18"/>
            <w:lang w:val="en-GB"/>
          </w:rPr>
          <w:t>tweets</w:t>
        </w:r>
      </w:ins>
      <w:ins w:id="76" w:author="Sina Furkan Özdemir" w:date="2021-07-05T12:16:00Z">
        <w:r w:rsidR="00601A09">
          <w:rPr>
            <w:sz w:val="20"/>
            <w:szCs w:val="18"/>
            <w:lang w:val="en-GB"/>
          </w:rPr>
          <w:t xml:space="preserve">, tend to be picked up by journalists and incorporated </w:t>
        </w:r>
      </w:ins>
      <w:ins w:id="77" w:author="Sina Furkan Özdemir" w:date="2021-07-05T12:18:00Z">
        <w:r w:rsidR="00150107">
          <w:rPr>
            <w:sz w:val="20"/>
            <w:szCs w:val="18"/>
            <w:lang w:val="en-GB"/>
          </w:rPr>
          <w:t>into</w:t>
        </w:r>
      </w:ins>
      <w:ins w:id="78" w:author="Sina Furkan Özdemir" w:date="2021-07-05T12:16:00Z">
        <w:r w:rsidR="00601A09">
          <w:rPr>
            <w:sz w:val="20"/>
            <w:szCs w:val="18"/>
            <w:lang w:val="en-GB"/>
          </w:rPr>
          <w:t xml:space="preserve"> the news articles</w:t>
        </w:r>
      </w:ins>
      <w:ins w:id="79" w:author="Sina Furkan Özdemir" w:date="2021-07-05T12:18:00Z">
        <w:r w:rsidR="00150107">
          <w:rPr>
            <w:sz w:val="20"/>
            <w:szCs w:val="18"/>
            <w:lang w:val="en-GB"/>
          </w:rPr>
          <w:fldChar w:fldCharType="begin"/>
        </w:r>
        <w:r w:rsidR="00760074">
          <w:rPr>
            <w:sz w:val="20"/>
            <w:szCs w:val="18"/>
            <w:lang w:val="en-GB"/>
          </w:rPr>
          <w:instrText xml:space="preserve"> ADDIN ZOTERO_ITEM CSL_CITATION {"citationID":"GuetmFVH","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w:instrText>
        </w:r>
        <w:r w:rsidR="00760074" w:rsidRPr="007F3308">
          <w:rPr>
            <w:sz w:val="20"/>
            <w:szCs w:val="18"/>
            <w:lang w:val="en-US"/>
            <w:rPrChange w:id="80" w:author="Sina Furkan Özdemir" w:date="2021-07-05T13:04:00Z">
              <w:rPr>
                <w:sz w:val="20"/>
                <w:szCs w:val="18"/>
                <w:lang w:val="en-GB"/>
              </w:rPr>
            </w:rPrChange>
          </w:rPr>
          <w:instrText xml:space="preserve">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r w:rsidR="00150107">
        <w:rPr>
          <w:sz w:val="20"/>
          <w:szCs w:val="18"/>
          <w:lang w:val="en-GB"/>
        </w:rPr>
        <w:fldChar w:fldCharType="separate"/>
      </w:r>
      <w:ins w:id="81" w:author="Sina Furkan Özdemir" w:date="2021-07-05T12:18:00Z">
        <w:r w:rsidR="00760074" w:rsidRPr="00760074">
          <w:rPr>
            <w:rFonts w:cs="Calibri"/>
            <w:sz w:val="20"/>
            <w:szCs w:val="24"/>
            <w:rPrChange w:id="82" w:author="Sina Furkan Özdemir" w:date="2021-07-05T12:18:00Z">
              <w:rPr>
                <w:rFonts w:ascii="Times New Roman" w:hAnsi="Times New Roman"/>
                <w:sz w:val="24"/>
                <w:szCs w:val="24"/>
              </w:rPr>
            </w:rPrChange>
          </w:rPr>
          <w:t xml:space="preserve">(Cage </w:t>
        </w:r>
        <w:r w:rsidR="00760074" w:rsidRPr="00760074">
          <w:rPr>
            <w:rFonts w:cs="Calibri"/>
            <w:i/>
            <w:iCs/>
            <w:sz w:val="20"/>
            <w:szCs w:val="24"/>
            <w:rPrChange w:id="83" w:author="Sina Furkan Özdemir" w:date="2021-07-05T12:18:00Z">
              <w:rPr>
                <w:rFonts w:ascii="Times New Roman" w:hAnsi="Times New Roman"/>
                <w:i/>
                <w:iCs/>
                <w:sz w:val="24"/>
                <w:szCs w:val="24"/>
              </w:rPr>
            </w:rPrChange>
          </w:rPr>
          <w:t>et al.</w:t>
        </w:r>
        <w:r w:rsidR="00760074" w:rsidRPr="00760074">
          <w:rPr>
            <w:rFonts w:cs="Calibri"/>
            <w:sz w:val="20"/>
            <w:szCs w:val="24"/>
            <w:rPrChange w:id="84" w:author="Sina Furkan Özdemir" w:date="2021-07-05T12:18:00Z">
              <w:rPr>
                <w:rFonts w:ascii="Times New Roman" w:hAnsi="Times New Roman"/>
                <w:sz w:val="24"/>
                <w:szCs w:val="24"/>
              </w:rPr>
            </w:rPrChange>
          </w:rPr>
          <w:t xml:space="preserve"> 2020; Oschatz </w:t>
        </w:r>
        <w:r w:rsidR="00760074" w:rsidRPr="00760074">
          <w:rPr>
            <w:rFonts w:cs="Calibri"/>
            <w:i/>
            <w:iCs/>
            <w:sz w:val="20"/>
            <w:szCs w:val="24"/>
            <w:rPrChange w:id="85" w:author="Sina Furkan Özdemir" w:date="2021-07-05T12:18:00Z">
              <w:rPr>
                <w:rFonts w:ascii="Times New Roman" w:hAnsi="Times New Roman"/>
                <w:i/>
                <w:iCs/>
                <w:sz w:val="24"/>
                <w:szCs w:val="24"/>
              </w:rPr>
            </w:rPrChange>
          </w:rPr>
          <w:t>et al.</w:t>
        </w:r>
        <w:r w:rsidR="00760074" w:rsidRPr="00760074">
          <w:rPr>
            <w:rFonts w:cs="Calibri"/>
            <w:sz w:val="20"/>
            <w:szCs w:val="24"/>
            <w:rPrChange w:id="86" w:author="Sina Furkan Özdemir" w:date="2021-07-05T12:18:00Z">
              <w:rPr>
                <w:rFonts w:ascii="Times New Roman" w:hAnsi="Times New Roman"/>
                <w:sz w:val="24"/>
                <w:szCs w:val="24"/>
              </w:rPr>
            </w:rPrChange>
          </w:rPr>
          <w:t xml:space="preserve"> 2021)</w:t>
        </w:r>
        <w:r w:rsidR="00150107">
          <w:rPr>
            <w:sz w:val="20"/>
            <w:szCs w:val="18"/>
            <w:lang w:val="en-GB"/>
          </w:rPr>
          <w:fldChar w:fldCharType="end"/>
        </w:r>
      </w:ins>
      <w:ins w:id="87" w:author="Sina Furkan Özdemir" w:date="2021-07-05T12:21:00Z">
        <w:r w:rsidR="00343975" w:rsidRPr="007F3308">
          <w:rPr>
            <w:sz w:val="20"/>
            <w:szCs w:val="18"/>
            <w:lang w:val="en-US"/>
            <w:rPrChange w:id="88" w:author="Sina Furkan Özdemir" w:date="2021-07-05T13:04:00Z">
              <w:rPr>
                <w:sz w:val="20"/>
                <w:szCs w:val="18"/>
                <w:lang w:val="en-GB"/>
              </w:rPr>
            </w:rPrChange>
          </w:rPr>
          <w:t>.</w:t>
        </w:r>
        <w:r w:rsidR="00F479CA" w:rsidRPr="007F3308">
          <w:rPr>
            <w:sz w:val="20"/>
            <w:szCs w:val="18"/>
            <w:lang w:val="en-US"/>
            <w:rPrChange w:id="89" w:author="Sina Furkan Özdemir" w:date="2021-07-05T13:04:00Z">
              <w:rPr>
                <w:sz w:val="20"/>
                <w:szCs w:val="18"/>
                <w:lang w:val="en-GB"/>
              </w:rPr>
            </w:rPrChange>
          </w:rPr>
          <w:t xml:space="preserve"> </w:t>
        </w:r>
        <w:r w:rsidR="00F479CA" w:rsidRPr="00F479CA">
          <w:rPr>
            <w:sz w:val="20"/>
            <w:szCs w:val="18"/>
            <w:lang w:val="en-US"/>
            <w:rPrChange w:id="90" w:author="Sina Furkan Özdemir" w:date="2021-07-05T12:21:00Z">
              <w:rPr>
                <w:sz w:val="20"/>
                <w:szCs w:val="18"/>
                <w:lang w:val="en-GB"/>
              </w:rPr>
            </w:rPrChange>
          </w:rPr>
          <w:t>Thus, social media p</w:t>
        </w:r>
        <w:r w:rsidR="00F479CA" w:rsidRPr="00F479CA">
          <w:rPr>
            <w:sz w:val="20"/>
            <w:szCs w:val="18"/>
            <w:lang w:val="en-US"/>
            <w:rPrChange w:id="91" w:author="Sina Furkan Özdemir" w:date="2021-07-05T12:21:00Z">
              <w:rPr>
                <w:sz w:val="20"/>
                <w:szCs w:val="18"/>
                <w:lang w:val="fr-FR"/>
              </w:rPr>
            </w:rPrChange>
          </w:rPr>
          <w:t>latforms can a</w:t>
        </w:r>
        <w:r w:rsidR="00F479CA">
          <w:rPr>
            <w:sz w:val="20"/>
            <w:szCs w:val="18"/>
            <w:lang w:val="en-US"/>
          </w:rPr>
          <w:t>fford the supranational actors to communicate with the citizenry bot</w:t>
        </w:r>
      </w:ins>
      <w:ins w:id="92" w:author="Sina Furkan Özdemir" w:date="2021-07-05T12:22:00Z">
        <w:r w:rsidR="00F479CA">
          <w:rPr>
            <w:sz w:val="20"/>
            <w:szCs w:val="18"/>
            <w:lang w:val="en-US"/>
          </w:rPr>
          <w:t>h directly on the platform and via the traditional media channels.</w:t>
        </w:r>
      </w:ins>
    </w:p>
    <w:p w14:paraId="7E72D366" w14:textId="2BB8959F"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w:t>
      </w:r>
      <w:r w:rsidRPr="00C928EF">
        <w:rPr>
          <w:sz w:val="20"/>
          <w:szCs w:val="18"/>
          <w:u w:val="single"/>
          <w:lang w:val="en-GB"/>
          <w:rPrChange w:id="93" w:author="Sina Furkan Özdemir" w:date="2021-07-05T13:22:00Z">
            <w:rPr>
              <w:sz w:val="20"/>
              <w:szCs w:val="18"/>
              <w:lang w:val="en-GB"/>
            </w:rPr>
          </w:rPrChange>
        </w:rPr>
        <w:t>The platforms usually reward clear and concise messaging</w:t>
      </w:r>
      <w:ins w:id="94" w:author="Sina Furkan Özdemir" w:date="2021-07-06T15:05:00Z">
        <w:r w:rsidR="0049509D">
          <w:rPr>
            <w:sz w:val="20"/>
            <w:szCs w:val="18"/>
            <w:u w:val="single"/>
            <w:lang w:val="en-GB"/>
          </w:rPr>
          <w:t xml:space="preserve"> which are arguably less resource intensive to create</w:t>
        </w:r>
      </w:ins>
      <w:r w:rsidRPr="00C928EF">
        <w:rPr>
          <w:sz w:val="20"/>
          <w:szCs w:val="18"/>
          <w:u w:val="single"/>
          <w:lang w:val="en-GB"/>
          <w:rPrChange w:id="95" w:author="Sina Furkan Özdemir" w:date="2021-07-05T13:22:00Z">
            <w:rPr>
              <w:sz w:val="20"/>
              <w:szCs w:val="18"/>
              <w:lang w:val="en-GB"/>
            </w:rPr>
          </w:rPrChange>
        </w:rPr>
        <w:t xml:space="preserve">. </w:t>
      </w:r>
      <w:r w:rsidR="0032673F" w:rsidRPr="00C928EF">
        <w:rPr>
          <w:sz w:val="20"/>
          <w:szCs w:val="18"/>
          <w:u w:val="single"/>
          <w:lang w:val="en-GB"/>
          <w:rPrChange w:id="96" w:author="Sina Furkan Özdemir" w:date="2021-07-05T13:22:00Z">
            <w:rPr>
              <w:sz w:val="20"/>
              <w:szCs w:val="18"/>
              <w:lang w:val="en-GB"/>
            </w:rPr>
          </w:rPrChange>
        </w:rPr>
        <w:t>In addition, t</w:t>
      </w:r>
      <w:r w:rsidRPr="00C928EF">
        <w:rPr>
          <w:sz w:val="20"/>
          <w:szCs w:val="18"/>
          <w:u w:val="single"/>
          <w:lang w:val="en-GB"/>
          <w:rPrChange w:id="97" w:author="Sina Furkan Özdemir" w:date="2021-07-05T13:22:00Z">
            <w:rPr>
              <w:sz w:val="20"/>
              <w:szCs w:val="18"/>
              <w:lang w:val="en-GB"/>
            </w:rPr>
          </w:rPrChange>
        </w:rPr>
        <w:t xml:space="preserve">hey offer multimedia features such as pictures, videos, or symbols that may </w:t>
      </w:r>
      <w:r w:rsidR="0032673F" w:rsidRPr="00C928EF">
        <w:rPr>
          <w:sz w:val="20"/>
          <w:szCs w:val="18"/>
          <w:u w:val="single"/>
          <w:lang w:val="en-GB"/>
          <w:rPrChange w:id="98" w:author="Sina Furkan Özdemir" w:date="2021-07-05T13:22:00Z">
            <w:rPr>
              <w:sz w:val="20"/>
              <w:szCs w:val="18"/>
              <w:lang w:val="en-GB"/>
            </w:rPr>
          </w:rPrChange>
        </w:rPr>
        <w:t xml:space="preserve">also </w:t>
      </w:r>
      <w:r w:rsidRPr="00C928EF">
        <w:rPr>
          <w:sz w:val="20"/>
          <w:szCs w:val="18"/>
          <w:u w:val="single"/>
          <w:lang w:val="en-GB"/>
          <w:rPrChange w:id="99" w:author="Sina Furkan Özdemir" w:date="2021-07-05T13:22:00Z">
            <w:rPr>
              <w:sz w:val="20"/>
              <w:szCs w:val="18"/>
              <w:lang w:val="en-GB"/>
            </w:rPr>
          </w:rPrChange>
        </w:rPr>
        <w:t xml:space="preserve">be beneficial for accessible and engaging </w:t>
      </w:r>
      <w:r w:rsidR="0032673F" w:rsidRPr="00C928EF">
        <w:rPr>
          <w:sz w:val="20"/>
          <w:szCs w:val="18"/>
          <w:u w:val="single"/>
          <w:lang w:val="en-GB"/>
          <w:rPrChange w:id="100" w:author="Sina Furkan Özdemir" w:date="2021-07-05T13:22:00Z">
            <w:rPr>
              <w:sz w:val="20"/>
              <w:szCs w:val="18"/>
              <w:lang w:val="en-GB"/>
            </w:rPr>
          </w:rPrChange>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w:t>
      </w:r>
      <w:del w:id="101" w:author="Sina Furkan Özdemir" w:date="2021-07-06T15:05:00Z">
        <w:r w:rsidR="0032673F" w:rsidRPr="00A341E4" w:rsidDel="001637C8">
          <w:rPr>
            <w:sz w:val="20"/>
            <w:szCs w:val="18"/>
            <w:lang w:val="en-GB"/>
          </w:rPr>
          <w:delText>tools</w:delText>
        </w:r>
      </w:del>
      <w:ins w:id="102" w:author="Sina Furkan Özdemir" w:date="2021-07-06T15:05:00Z">
        <w:r w:rsidR="001637C8">
          <w:rPr>
            <w:sz w:val="20"/>
            <w:szCs w:val="18"/>
            <w:lang w:val="en-GB"/>
          </w:rPr>
          <w:t>channels</w:t>
        </w:r>
      </w:ins>
      <w:r w:rsidR="0032673F" w:rsidRPr="00A341E4">
        <w:rPr>
          <w:sz w:val="20"/>
          <w:szCs w:val="18"/>
          <w:lang w:val="en-GB"/>
        </w:rPr>
        <w:t xml:space="preserve">. It takes mere minutes to set up an account and they are </w:t>
      </w:r>
      <w:r w:rsidR="002D4867">
        <w:rPr>
          <w:sz w:val="20"/>
          <w:szCs w:val="18"/>
          <w:lang w:val="en-GB"/>
        </w:rPr>
        <w:t>rather</w:t>
      </w:r>
      <w:r w:rsidR="0032673F" w:rsidRPr="00A341E4">
        <w:rPr>
          <w:sz w:val="20"/>
          <w:szCs w:val="18"/>
          <w:lang w:val="en-GB"/>
        </w:rPr>
        <w:t xml:space="preserve"> easy to maintain</w:t>
      </w:r>
      <w:r w:rsidR="0032673F" w:rsidRPr="006076B2">
        <w:rPr>
          <w:sz w:val="20"/>
          <w:szCs w:val="18"/>
          <w:u w:val="single"/>
          <w:lang w:val="en-GB"/>
          <w:rPrChange w:id="103" w:author="Sina Furkan Özdemir" w:date="2021-07-05T13:23:00Z">
            <w:rPr>
              <w:sz w:val="20"/>
              <w:szCs w:val="18"/>
              <w:lang w:val="en-GB"/>
            </w:rPr>
          </w:rPrChange>
        </w:rPr>
        <w:t>, thus</w:t>
      </w:r>
      <w:ins w:id="104" w:author="Sina Furkan Özdemir" w:date="2021-07-06T15:06:00Z">
        <w:r w:rsidR="001637C8">
          <w:rPr>
            <w:sz w:val="20"/>
            <w:szCs w:val="18"/>
            <w:u w:val="single"/>
            <w:lang w:val="en-GB"/>
          </w:rPr>
          <w:t xml:space="preserve"> potentially</w:t>
        </w:r>
      </w:ins>
      <w:r w:rsidR="0032673F" w:rsidRPr="006076B2">
        <w:rPr>
          <w:sz w:val="20"/>
          <w:szCs w:val="18"/>
          <w:u w:val="single"/>
          <w:lang w:val="en-GB"/>
          <w:rPrChange w:id="105" w:author="Sina Furkan Özdemir" w:date="2021-07-05T13:23:00Z">
            <w:rPr>
              <w:sz w:val="20"/>
              <w:szCs w:val="18"/>
              <w:lang w:val="en-GB"/>
            </w:rPr>
          </w:rPrChange>
        </w:rPr>
        <w:t xml:space="preserve"> </w:t>
      </w:r>
      <w:del w:id="106" w:author="Sina Furkan Özdemir" w:date="2021-07-06T15:05:00Z">
        <w:r w:rsidR="0032673F" w:rsidRPr="006076B2" w:rsidDel="001637C8">
          <w:rPr>
            <w:sz w:val="20"/>
            <w:szCs w:val="18"/>
            <w:u w:val="single"/>
            <w:lang w:val="en-GB"/>
            <w:rPrChange w:id="107" w:author="Sina Furkan Özdemir" w:date="2021-07-05T13:23:00Z">
              <w:rPr>
                <w:sz w:val="20"/>
                <w:szCs w:val="18"/>
                <w:lang w:val="en-GB"/>
              </w:rPr>
            </w:rPrChange>
          </w:rPr>
          <w:delText>also limiting internal gatekeeping</w:delText>
        </w:r>
      </w:del>
      <w:ins w:id="108" w:author="Sina Furkan Özdemir" w:date="2021-07-06T15:05:00Z">
        <w:r w:rsidR="001637C8">
          <w:rPr>
            <w:sz w:val="20"/>
            <w:szCs w:val="18"/>
            <w:u w:val="single"/>
            <w:lang w:val="en-GB"/>
          </w:rPr>
          <w:t xml:space="preserve">mitigating the effect </w:t>
        </w:r>
      </w:ins>
      <w:ins w:id="109" w:author="Sina Furkan Özdemir" w:date="2021-07-06T15:06:00Z">
        <w:r w:rsidR="001637C8">
          <w:rPr>
            <w:sz w:val="20"/>
            <w:szCs w:val="18"/>
            <w:u w:val="single"/>
            <w:lang w:val="en-GB"/>
          </w:rPr>
          <w:t>of internal competition over limited resources</w:t>
        </w:r>
      </w:ins>
      <w:r w:rsidR="0032673F" w:rsidRPr="00A341E4">
        <w:rPr>
          <w:sz w:val="20"/>
          <w:szCs w:val="18"/>
          <w:lang w:val="en-GB"/>
        </w:rPr>
        <w:t xml:space="preserve">.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w:t>
      </w:r>
      <w:ins w:id="110" w:author="Sina Furkan Özdemir" w:date="2021-07-05T13:23:00Z">
        <w:r w:rsidR="006076B2">
          <w:rPr>
            <w:sz w:val="20"/>
            <w:szCs w:val="18"/>
            <w:lang w:val="en-GB"/>
          </w:rPr>
          <w:t>official</w:t>
        </w:r>
      </w:ins>
      <w:del w:id="111" w:author="Sina Furkan Özdemir" w:date="2021-07-05T13:23:00Z">
        <w:r w:rsidR="00091B45" w:rsidRPr="00A341E4" w:rsidDel="006076B2">
          <w:rPr>
            <w:sz w:val="20"/>
            <w:szCs w:val="18"/>
            <w:lang w:val="en-GB"/>
          </w:rPr>
          <w:delText>static</w:delText>
        </w:r>
      </w:del>
      <w:r w:rsidR="00091B45" w:rsidRPr="00A341E4">
        <w:rPr>
          <w:sz w:val="20"/>
          <w:szCs w:val="18"/>
          <w:lang w:val="en-GB"/>
        </w:rPr>
        <w:t xml:space="preserve"> webpages</w:t>
      </w:r>
      <w:del w:id="112" w:author="Sina Furkan Özdemir" w:date="2021-07-05T13:23:00Z">
        <w:r w:rsidR="00091B45" w:rsidRPr="00A341E4" w:rsidDel="006076B2">
          <w:rPr>
            <w:sz w:val="20"/>
            <w:szCs w:val="18"/>
            <w:lang w:val="en-GB"/>
          </w:rPr>
          <w:delText xml:space="preserve"> of web 2.0</w:delText>
        </w:r>
      </w:del>
      <w:r w:rsidR="00091B45" w:rsidRPr="00A341E4">
        <w:rPr>
          <w:sz w:val="20"/>
          <w:szCs w:val="18"/>
          <w:lang w:val="en-GB"/>
        </w:rPr>
        <w:t xml:space="preserve">,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w:t>
      </w:r>
      <w:r w:rsidR="0032673F" w:rsidRPr="00D03C0D">
        <w:rPr>
          <w:sz w:val="20"/>
          <w:szCs w:val="18"/>
          <w:u w:val="single"/>
          <w:lang w:val="en-GB"/>
          <w:rPrChange w:id="113" w:author="Sina Furkan Özdemir" w:date="2021-07-05T13:23:00Z">
            <w:rPr>
              <w:sz w:val="20"/>
              <w:szCs w:val="18"/>
              <w:lang w:val="en-GB"/>
            </w:rPr>
          </w:rPrChange>
        </w:rPr>
        <w:t>timelines</w:t>
      </w:r>
      <w:ins w:id="114" w:author="Sina Furkan Özdemir" w:date="2021-07-05T12:22:00Z">
        <w:r w:rsidR="00A53CA7" w:rsidRPr="00D03C0D">
          <w:rPr>
            <w:sz w:val="20"/>
            <w:szCs w:val="18"/>
            <w:u w:val="single"/>
            <w:lang w:val="en-GB"/>
            <w:rPrChange w:id="115" w:author="Sina Furkan Özdemir" w:date="2021-07-05T13:23:00Z">
              <w:rPr>
                <w:sz w:val="20"/>
                <w:szCs w:val="18"/>
                <w:lang w:val="en-GB"/>
              </w:rPr>
            </w:rPrChange>
          </w:rPr>
          <w:t xml:space="preserve"> </w:t>
        </w:r>
      </w:ins>
      <w:ins w:id="116" w:author="Sina Furkan Özdemir" w:date="2021-07-06T15:06:00Z">
        <w:r w:rsidR="003B4071">
          <w:rPr>
            <w:sz w:val="20"/>
            <w:szCs w:val="18"/>
            <w:u w:val="single"/>
            <w:lang w:val="en-GB"/>
          </w:rPr>
          <w:t xml:space="preserve">from </w:t>
        </w:r>
      </w:ins>
      <w:ins w:id="117" w:author="Sina Furkan Özdemir" w:date="2021-07-05T12:23:00Z">
        <w:r w:rsidR="00A53CA7" w:rsidRPr="00D03C0D">
          <w:rPr>
            <w:sz w:val="20"/>
            <w:szCs w:val="18"/>
            <w:u w:val="single"/>
            <w:lang w:val="en-GB"/>
            <w:rPrChange w:id="118" w:author="Sina Furkan Özdemir" w:date="2021-07-05T13:23:00Z">
              <w:rPr>
                <w:sz w:val="20"/>
                <w:szCs w:val="18"/>
                <w:lang w:val="en-GB"/>
              </w:rPr>
            </w:rPrChange>
          </w:rPr>
          <w:t xml:space="preserve">their </w:t>
        </w:r>
      </w:ins>
      <w:ins w:id="119" w:author="Sina Furkan Özdemir" w:date="2021-07-06T15:07:00Z">
        <w:r w:rsidR="003B4071">
          <w:rPr>
            <w:sz w:val="20"/>
            <w:szCs w:val="18"/>
            <w:u w:val="single"/>
            <w:lang w:val="en-GB"/>
          </w:rPr>
          <w:t>connections</w:t>
        </w:r>
      </w:ins>
      <w:ins w:id="120" w:author="Sina Furkan Özdemir" w:date="2021-07-05T12:23:00Z">
        <w:r w:rsidR="001B1E72" w:rsidRPr="00D03C0D">
          <w:rPr>
            <w:sz w:val="20"/>
            <w:szCs w:val="18"/>
            <w:u w:val="single"/>
            <w:lang w:val="en-GB"/>
            <w:rPrChange w:id="121" w:author="Sina Furkan Özdemir" w:date="2021-07-05T13:23:00Z">
              <w:rPr>
                <w:sz w:val="20"/>
                <w:szCs w:val="18"/>
                <w:lang w:val="en-GB"/>
              </w:rPr>
            </w:rPrChange>
          </w:rPr>
          <w:t xml:space="preserve"> on social media</w:t>
        </w:r>
      </w:ins>
      <w:r w:rsidR="0032673F" w:rsidRPr="00A341E4">
        <w:rPr>
          <w:sz w:val="20"/>
          <w:szCs w:val="18"/>
          <w:lang w:val="en-GB"/>
        </w:rPr>
        <w:t xml:space="preserve"> or could simply </w:t>
      </w:r>
      <w:r w:rsidR="00091B45" w:rsidRPr="00A341E4">
        <w:rPr>
          <w:sz w:val="20"/>
          <w:szCs w:val="18"/>
          <w:lang w:val="en-GB"/>
        </w:rPr>
        <w:t>follow</w:t>
      </w:r>
      <w:ins w:id="122" w:author="Sina Furkan Özdemir" w:date="2021-07-05T12:23:00Z">
        <w:r w:rsidR="001B1E72">
          <w:rPr>
            <w:sz w:val="20"/>
            <w:szCs w:val="18"/>
            <w:lang w:val="en-GB"/>
          </w:rPr>
          <w:t xml:space="preserve"> </w:t>
        </w:r>
      </w:ins>
      <w:del w:id="123" w:author="Sina Furkan Özdemir" w:date="2021-07-06T15:07:00Z">
        <w:r w:rsidR="00091B45" w:rsidRPr="00A341E4" w:rsidDel="00DF4ED4">
          <w:rPr>
            <w:sz w:val="20"/>
            <w:szCs w:val="18"/>
            <w:lang w:val="en-GB"/>
          </w:rPr>
          <w:delText xml:space="preserve"> </w:delText>
        </w:r>
      </w:del>
      <w:r w:rsidR="00091B45" w:rsidRPr="00A341E4">
        <w:rPr>
          <w:sz w:val="20"/>
          <w:szCs w:val="18"/>
          <w:lang w:val="en-GB"/>
        </w:rPr>
        <w:t>social media accounts</w:t>
      </w:r>
      <w:ins w:id="124" w:author="Sina Furkan Özdemir" w:date="2021-07-06T15:07:00Z">
        <w:r w:rsidR="00DF4ED4">
          <w:rPr>
            <w:sz w:val="20"/>
            <w:szCs w:val="18"/>
            <w:lang w:val="en-GB"/>
          </w:rPr>
          <w:t xml:space="preserve"> </w:t>
        </w:r>
        <w:r w:rsidR="00DF4ED4">
          <w:rPr>
            <w:sz w:val="20"/>
            <w:szCs w:val="18"/>
            <w:lang w:val="en-GB"/>
          </w:rPr>
          <w:t>themselves</w:t>
        </w:r>
      </w:ins>
      <w:r w:rsidR="00091B45" w:rsidRPr="00A341E4">
        <w:rPr>
          <w:sz w:val="20"/>
          <w:szCs w:val="18"/>
          <w:lang w:val="en-GB"/>
        </w:rPr>
        <w:t xml:space="preserve"> </w:t>
      </w:r>
      <w:r w:rsidR="0032673F" w:rsidRPr="00A341E4">
        <w:rPr>
          <w:sz w:val="20"/>
          <w:szCs w:val="18"/>
          <w:lang w:val="en-GB"/>
        </w:rPr>
        <w:t>by one click if they deem them interesting</w:t>
      </w:r>
      <w:r w:rsidR="00091B45" w:rsidRPr="00A341E4">
        <w:rPr>
          <w:sz w:val="20"/>
          <w:szCs w:val="18"/>
          <w:lang w:val="en-GB"/>
        </w:rPr>
        <w:t>.</w:t>
      </w:r>
    </w:p>
    <w:p w14:paraId="417026C4" w14:textId="36C3E2D6" w:rsidR="004A4DF3" w:rsidRPr="00A341E4" w:rsidRDefault="004A4DF3" w:rsidP="00424129">
      <w:pPr>
        <w:spacing w:before="120" w:after="0" w:line="240" w:lineRule="auto"/>
        <w:jc w:val="both"/>
        <w:rPr>
          <w:sz w:val="20"/>
          <w:szCs w:val="18"/>
          <w:lang w:val="en-GB"/>
        </w:rPr>
      </w:pPr>
      <w:bookmarkStart w:id="125" w:name="para-4"/>
      <w:bookmarkEnd w:id="64"/>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s for supranational institutions willing to defend themselves in a politicized climate.</w:t>
      </w:r>
      <w:ins w:id="126" w:author="Sina Furkan Özdemir" w:date="2021-07-05T12:24:00Z">
        <w:r w:rsidR="001103D6">
          <w:rPr>
            <w:sz w:val="20"/>
            <w:szCs w:val="18"/>
            <w:lang w:val="en-GB"/>
          </w:rPr>
          <w:t xml:space="preserve"> While there are many confounders </w:t>
        </w:r>
        <w:r w:rsidR="00012A01">
          <w:rPr>
            <w:sz w:val="20"/>
            <w:szCs w:val="18"/>
            <w:lang w:val="en-GB"/>
          </w:rPr>
          <w:t xml:space="preserve">in realizing the full-potential </w:t>
        </w:r>
      </w:ins>
      <w:ins w:id="127" w:author="Sina Furkan Özdemir" w:date="2021-07-05T12:25:00Z">
        <w:r w:rsidR="00012A01">
          <w:rPr>
            <w:sz w:val="20"/>
            <w:szCs w:val="18"/>
            <w:lang w:val="en-GB"/>
          </w:rPr>
          <w:t xml:space="preserve">of social media platforms for reproducing popular legitimacy, </w:t>
        </w:r>
        <w:r w:rsidR="00377799">
          <w:rPr>
            <w:sz w:val="20"/>
            <w:szCs w:val="18"/>
            <w:lang w:val="en-GB"/>
          </w:rPr>
          <w:t>there are two cardinal duties that fall on the communicator</w:t>
        </w:r>
      </w:ins>
      <w:ins w:id="128" w:author="Sina Furkan Özdemir" w:date="2021-07-05T12:27:00Z">
        <w:r w:rsidR="0035623F">
          <w:rPr>
            <w:sz w:val="20"/>
            <w:szCs w:val="18"/>
            <w:lang w:val="en-GB"/>
          </w:rPr>
          <w:t>; creating transparency and publicity via public communication</w:t>
        </w:r>
        <w:r w:rsidR="0035623F">
          <w:rPr>
            <w:sz w:val="20"/>
            <w:szCs w:val="18"/>
            <w:lang w:val="en-GB"/>
          </w:rPr>
          <w:fldChar w:fldCharType="begin"/>
        </w:r>
      </w:ins>
      <w:ins w:id="129" w:author="Sina Furkan Özdemir" w:date="2021-07-05T12:28:00Z">
        <w:r w:rsidR="00BB034F">
          <w:rPr>
            <w:sz w:val="20"/>
            <w:szCs w:val="18"/>
            <w:lang w:val="en-GB"/>
          </w:rPr>
          <w:instrText xml:space="preserve"> ADDIN ZOTERO_ITEM CSL_CITATION {"citationID":"GdkEnmNy","properties":{"formattedCitation":"(Curtin and Meijer 2006; H\\uc0\\u252{}ller 2007)","plainCitation":"(Curtin and Meijer 2006; Hüller 2007)","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ins>
      <w:r w:rsidR="0035623F">
        <w:rPr>
          <w:sz w:val="20"/>
          <w:szCs w:val="18"/>
          <w:lang w:val="en-GB"/>
        </w:rPr>
        <w:fldChar w:fldCharType="separate"/>
      </w:r>
      <w:ins w:id="130" w:author="Sina Furkan Özdemir" w:date="2021-07-05T12:28:00Z">
        <w:r w:rsidR="00BB034F" w:rsidRPr="00BB034F">
          <w:rPr>
            <w:rFonts w:cs="Calibri"/>
            <w:sz w:val="20"/>
            <w:szCs w:val="24"/>
            <w:rPrChange w:id="131" w:author="Sina Furkan Özdemir" w:date="2021-07-05T12:28:00Z">
              <w:rPr>
                <w:rFonts w:ascii="Times New Roman" w:hAnsi="Times New Roman"/>
                <w:sz w:val="24"/>
                <w:szCs w:val="24"/>
              </w:rPr>
            </w:rPrChange>
          </w:rPr>
          <w:t>(Curtin and Meijer 2006; Hüller 2007)</w:t>
        </w:r>
      </w:ins>
      <w:ins w:id="132" w:author="Sina Furkan Özdemir" w:date="2021-07-05T12:27:00Z">
        <w:r w:rsidR="0035623F">
          <w:rPr>
            <w:sz w:val="20"/>
            <w:szCs w:val="18"/>
            <w:lang w:val="en-GB"/>
          </w:rPr>
          <w:fldChar w:fldCharType="end"/>
        </w:r>
      </w:ins>
      <w:ins w:id="133" w:author="Sina Furkan Özdemir" w:date="2021-07-05T12:29:00Z">
        <w:r w:rsidR="005728AF">
          <w:rPr>
            <w:sz w:val="20"/>
            <w:szCs w:val="18"/>
            <w:lang w:val="en-GB"/>
          </w:rPr>
          <w:t>.</w:t>
        </w:r>
      </w:ins>
      <w:ins w:id="134" w:author="Sina Furkan Özdemir" w:date="2021-07-05T12:28:00Z">
        <w:r w:rsidR="005728AF">
          <w:rPr>
            <w:sz w:val="20"/>
            <w:szCs w:val="18"/>
            <w:lang w:val="en-GB"/>
          </w:rPr>
          <w:t xml:space="preserve"> </w:t>
        </w:r>
        <w:r w:rsidR="005728AF" w:rsidRPr="005728AF">
          <w:rPr>
            <w:sz w:val="20"/>
            <w:szCs w:val="18"/>
            <w:lang w:val="en-GB"/>
            <w:rPrChange w:id="135" w:author="Sina Furkan Özdemir" w:date="2021-07-05T12:29:00Z">
              <w:rPr/>
            </w:rPrChange>
          </w:rPr>
          <w:t>Transparency, in this sense, means that public communication regularly publishes political acts, processes, issues and responsibilities in the decision making in the political system without any severe restrictions in the visibility.</w:t>
        </w:r>
      </w:ins>
      <w:ins w:id="136" w:author="Sina Furkan Özdemir" w:date="2021-07-06T15:09:00Z">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the public communication provides the audience of the political authority with the necessary information to make an informed decision in democratic feed-back processes</w:t>
        </w:r>
        <w:r w:rsidR="00F61FFB">
          <w:rPr>
            <w:sz w:val="20"/>
            <w:szCs w:val="18"/>
            <w:lang w:val="en-GB"/>
          </w:rPr>
          <w:t>.</w:t>
        </w:r>
        <w:r w:rsidR="00F61FFB">
          <w:rPr>
            <w:sz w:val="20"/>
            <w:szCs w:val="18"/>
            <w:lang w:val="en-GB"/>
          </w:rPr>
          <w:t xml:space="preserve"> </w:t>
        </w:r>
        <w:r w:rsidR="00F61FFB">
          <w:rPr>
            <w:sz w:val="20"/>
            <w:szCs w:val="18"/>
            <w:lang w:val="en-GB"/>
          </w:rPr>
          <w:t>Yet putting information about the workings of a political system out in the ether is not enough, the information must be engaged and consumed by citizenry and integrated into their knowledge system.</w:t>
        </w:r>
        <w:r w:rsidR="002C2BA1">
          <w:rPr>
            <w:sz w:val="20"/>
            <w:szCs w:val="18"/>
            <w:lang w:val="en-GB"/>
          </w:rPr>
          <w:t xml:space="preserve"> In other words, it needs to generate publicity</w:t>
        </w:r>
      </w:ins>
      <w:ins w:id="137" w:author="Sina Furkan Özdemir" w:date="2021-07-06T15:10:00Z">
        <w:r w:rsidR="00E85D84">
          <w:rPr>
            <w:sz w:val="20"/>
            <w:szCs w:val="18"/>
            <w:lang w:val="en-GB"/>
          </w:rPr>
          <w:t>.</w:t>
        </w:r>
      </w:ins>
      <w:ins w:id="138" w:author="Sina Furkan Özdemir" w:date="2021-07-05T12:28:00Z">
        <w:r w:rsidR="005728AF" w:rsidRPr="005728AF">
          <w:rPr>
            <w:sz w:val="20"/>
            <w:szCs w:val="18"/>
            <w:lang w:val="en-GB"/>
            <w:rPrChange w:id="139" w:author="Sina Furkan Özdemir" w:date="2021-07-05T12:29:00Z">
              <w:rPr/>
            </w:rPrChange>
          </w:rPr>
          <w:t xml:space="preserve"> </w:t>
        </w:r>
      </w:ins>
      <w:ins w:id="140" w:author="Sina Furkan Özdemir" w:date="2021-07-05T12:29:00Z">
        <w:r w:rsidR="00DC4F36" w:rsidRPr="00DC4F36">
          <w:rPr>
            <w:sz w:val="20"/>
            <w:szCs w:val="18"/>
            <w:lang w:val="en-GB"/>
            <w:rPrChange w:id="141" w:author="Sina Furkan Özdemir" w:date="2021-07-05T12:29:00Z">
              <w:rPr/>
            </w:rPrChange>
          </w:rPr>
          <w:t>Publicity, in this case, refers to the fact that the audience of the political authority becomes aware of the issues, acts and processes of the political system</w:t>
        </w:r>
      </w:ins>
      <w:ins w:id="142" w:author="Sina Furkan Özdemir" w:date="2021-07-05T13:24:00Z">
        <w:r w:rsidR="004A0703">
          <w:rPr>
            <w:sz w:val="20"/>
            <w:szCs w:val="18"/>
            <w:lang w:val="en-GB"/>
          </w:rPr>
          <w:t>.</w:t>
        </w:r>
      </w:ins>
      <w:ins w:id="143" w:author="Sina Furkan Özdemir" w:date="2021-07-05T12:29:00Z">
        <w:r w:rsidR="00DC4F36" w:rsidRPr="00CF6326">
          <w:rPr>
            <w:sz w:val="20"/>
            <w:szCs w:val="18"/>
            <w:lang w:val="en-GB"/>
          </w:rPr>
          <w:t xml:space="preserve"> </w:t>
        </w:r>
      </w:ins>
      <w:ins w:id="144" w:author="Sina Furkan Özdemir" w:date="2021-07-05T12:37:00Z">
        <w:r w:rsidR="00C9144F">
          <w:rPr>
            <w:sz w:val="20"/>
            <w:szCs w:val="18"/>
            <w:lang w:val="en-GB"/>
          </w:rPr>
          <w:t>The extant research</w:t>
        </w:r>
      </w:ins>
      <w:ins w:id="145" w:author="Sina Furkan Özdemir" w:date="2021-07-05T13:25:00Z">
        <w:r w:rsidR="00BD1E7C">
          <w:rPr>
            <w:sz w:val="20"/>
            <w:szCs w:val="18"/>
            <w:lang w:val="en-GB"/>
          </w:rPr>
          <w:t xml:space="preserve"> </w:t>
        </w:r>
      </w:ins>
      <w:ins w:id="146" w:author="Sina Furkan Özdemir" w:date="2021-07-05T12:37:00Z">
        <w:r w:rsidR="00C9144F">
          <w:rPr>
            <w:sz w:val="20"/>
            <w:szCs w:val="18"/>
            <w:lang w:val="en-GB"/>
          </w:rPr>
          <w:t>show</w:t>
        </w:r>
      </w:ins>
      <w:ins w:id="147" w:author="Sina Furkan Özdemir" w:date="2021-07-05T13:25:00Z">
        <w:r w:rsidR="00BD1E7C">
          <w:rPr>
            <w:sz w:val="20"/>
            <w:szCs w:val="18"/>
            <w:lang w:val="en-GB"/>
          </w:rPr>
          <w:t>s</w:t>
        </w:r>
      </w:ins>
      <w:ins w:id="148" w:author="Sina Furkan Özdemir" w:date="2021-07-05T12:37:00Z">
        <w:r w:rsidR="00C9144F">
          <w:rPr>
            <w:sz w:val="20"/>
            <w:szCs w:val="18"/>
            <w:lang w:val="en-GB"/>
          </w:rPr>
          <w:t xml:space="preserve"> that the key precondition for this is the understandabil</w:t>
        </w:r>
      </w:ins>
      <w:ins w:id="149" w:author="Sina Furkan Özdemir" w:date="2021-07-05T12:38:00Z">
        <w:r w:rsidR="00C9144F">
          <w:rPr>
            <w:sz w:val="20"/>
            <w:szCs w:val="18"/>
            <w:lang w:val="en-GB"/>
          </w:rPr>
          <w:t>ity of the political messages</w:t>
        </w:r>
        <w:r w:rsidR="00C9144F">
          <w:rPr>
            <w:sz w:val="20"/>
            <w:szCs w:val="18"/>
            <w:lang w:val="en-GB"/>
          </w:rPr>
          <w:fldChar w:fldCharType="begin"/>
        </w:r>
      </w:ins>
      <w:ins w:id="150" w:author="Sina Furkan Özdemir" w:date="2021-07-05T12:39:00Z">
        <w:r w:rsidR="00227A93">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r w:rsidR="00C9144F">
        <w:rPr>
          <w:sz w:val="20"/>
          <w:szCs w:val="18"/>
          <w:lang w:val="en-GB"/>
        </w:rPr>
        <w:fldChar w:fldCharType="separate"/>
      </w:r>
      <w:ins w:id="151" w:author="Sina Furkan Özdemir" w:date="2021-07-05T12:39:00Z">
        <w:r w:rsidR="00227A93" w:rsidRPr="00227A93">
          <w:rPr>
            <w:rFonts w:cs="Calibri"/>
            <w:sz w:val="20"/>
            <w:szCs w:val="24"/>
            <w:rPrChange w:id="152" w:author="Sina Furkan Özdemir" w:date="2021-07-05T12:39:00Z">
              <w:rPr>
                <w:rFonts w:ascii="Times New Roman" w:hAnsi="Times New Roman"/>
                <w:sz w:val="24"/>
                <w:szCs w:val="24"/>
              </w:rPr>
            </w:rPrChange>
          </w:rPr>
          <w:t xml:space="preserve">(Bischof and Senninger 2018; Tolochko </w:t>
        </w:r>
        <w:r w:rsidR="00227A93" w:rsidRPr="00227A93">
          <w:rPr>
            <w:rFonts w:cs="Calibri"/>
            <w:i/>
            <w:iCs/>
            <w:sz w:val="20"/>
            <w:szCs w:val="24"/>
            <w:rPrChange w:id="153" w:author="Sina Furkan Özdemir" w:date="2021-07-05T12:39:00Z">
              <w:rPr>
                <w:rFonts w:ascii="Times New Roman" w:hAnsi="Times New Roman"/>
                <w:i/>
                <w:iCs/>
                <w:sz w:val="24"/>
                <w:szCs w:val="24"/>
              </w:rPr>
            </w:rPrChange>
          </w:rPr>
          <w:t>et al.</w:t>
        </w:r>
        <w:r w:rsidR="00227A93" w:rsidRPr="00227A93">
          <w:rPr>
            <w:rFonts w:cs="Calibri"/>
            <w:sz w:val="20"/>
            <w:szCs w:val="24"/>
            <w:rPrChange w:id="154" w:author="Sina Furkan Özdemir" w:date="2021-07-05T12:39:00Z">
              <w:rPr>
                <w:rFonts w:ascii="Times New Roman" w:hAnsi="Times New Roman"/>
                <w:sz w:val="24"/>
                <w:szCs w:val="24"/>
              </w:rPr>
            </w:rPrChange>
          </w:rPr>
          <w:t xml:space="preserve"> 2019)</w:t>
        </w:r>
      </w:ins>
      <w:ins w:id="155" w:author="Sina Furkan Özdemir" w:date="2021-07-05T12:38:00Z">
        <w:r w:rsidR="00C9144F">
          <w:rPr>
            <w:sz w:val="20"/>
            <w:szCs w:val="18"/>
            <w:lang w:val="en-GB"/>
          </w:rPr>
          <w:fldChar w:fldCharType="end"/>
        </w:r>
      </w:ins>
      <w:ins w:id="156" w:author="Sina Furkan Özdemir" w:date="2021-07-06T15:10:00Z">
        <w:r w:rsidR="00E85D84">
          <w:rPr>
            <w:sz w:val="20"/>
            <w:szCs w:val="18"/>
            <w:lang w:val="en-GB"/>
          </w:rPr>
          <w:t xml:space="preserve">. Against this backdrop, we ask </w:t>
        </w:r>
      </w:ins>
      <w:del w:id="157" w:author="Sina Furkan Özdemir" w:date="2021-07-06T15:10:00Z">
        <w:r w:rsidR="00424129" w:rsidRPr="00A341E4" w:rsidDel="00E85D84">
          <w:rPr>
            <w:sz w:val="20"/>
            <w:szCs w:val="18"/>
            <w:lang w:val="en-GB"/>
          </w:rPr>
          <w:delText xml:space="preserve"> Yet, </w:delText>
        </w:r>
      </w:del>
      <w:del w:id="158" w:author="Sina Furkan Özdemir" w:date="2021-07-05T12:23:00Z">
        <w:r w:rsidR="00424129" w:rsidRPr="00A341E4" w:rsidDel="001B1E72">
          <w:rPr>
            <w:sz w:val="20"/>
            <w:szCs w:val="18"/>
            <w:lang w:val="en-GB"/>
          </w:rPr>
          <w:delText>to what extent and how</w:delText>
        </w:r>
      </w:del>
      <w:ins w:id="159" w:author="Sina Furkan Özdemir" w:date="2021-07-05T12:23:00Z">
        <w:r w:rsidR="001B1E72">
          <w:rPr>
            <w:sz w:val="20"/>
            <w:szCs w:val="18"/>
            <w:lang w:val="en-GB"/>
          </w:rPr>
          <w:t>how and to what extend</w:t>
        </w:r>
      </w:ins>
      <w:r w:rsidR="00424129" w:rsidRPr="00A341E4">
        <w:rPr>
          <w:sz w:val="20"/>
          <w:szCs w:val="18"/>
          <w:lang w:val="en-GB"/>
        </w:rPr>
        <w:t xml:space="preserve"> </w:t>
      </w:r>
      <w:del w:id="160" w:author="Sina Furkan Özdemir" w:date="2021-07-05T12:40:00Z">
        <w:r w:rsidR="00424129" w:rsidRPr="00A341E4" w:rsidDel="00F60C5E">
          <w:rPr>
            <w:sz w:val="20"/>
            <w:szCs w:val="18"/>
            <w:lang w:val="en-GB"/>
          </w:rPr>
          <w:delText xml:space="preserve">do </w:delText>
        </w:r>
      </w:del>
      <w:r w:rsidR="00424129" w:rsidRPr="00A341E4">
        <w:rPr>
          <w:sz w:val="20"/>
          <w:szCs w:val="18"/>
          <w:lang w:val="en-GB"/>
        </w:rPr>
        <w:t>supranational</w:t>
      </w:r>
      <w:ins w:id="161" w:author="Sina Furkan Özdemir" w:date="2021-07-06T15:10:00Z">
        <w:r w:rsidR="00E85D84">
          <w:rPr>
            <w:sz w:val="20"/>
            <w:szCs w:val="18"/>
            <w:lang w:val="en-GB"/>
          </w:rPr>
          <w:t xml:space="preserve"> executive EU</w:t>
        </w:r>
      </w:ins>
      <w:r w:rsidR="00424129" w:rsidRPr="00A341E4">
        <w:rPr>
          <w:sz w:val="20"/>
          <w:szCs w:val="18"/>
          <w:lang w:val="en-GB"/>
        </w:rPr>
        <w:t xml:space="preserve"> actors </w:t>
      </w:r>
      <w:del w:id="162" w:author="Sina Furkan Özdemir" w:date="2021-07-05T12:39:00Z">
        <w:r w:rsidR="009873DB" w:rsidRPr="00A341E4" w:rsidDel="00BD379F">
          <w:rPr>
            <w:sz w:val="20"/>
            <w:szCs w:val="18"/>
            <w:lang w:val="en-GB"/>
          </w:rPr>
          <w:delText xml:space="preserve">actually </w:delText>
        </w:r>
        <w:r w:rsidR="00424129" w:rsidRPr="00A341E4" w:rsidDel="00BD379F">
          <w:rPr>
            <w:sz w:val="20"/>
            <w:szCs w:val="18"/>
            <w:lang w:val="en-GB"/>
          </w:rPr>
          <w:delText>use this potential</w:delText>
        </w:r>
      </w:del>
      <w:ins w:id="163" w:author="Sina Furkan Özdemir" w:date="2021-07-06T15:10:00Z">
        <w:r w:rsidR="00E85D84">
          <w:rPr>
            <w:sz w:val="20"/>
            <w:szCs w:val="18"/>
            <w:lang w:val="en-GB"/>
          </w:rPr>
          <w:t>communicate</w:t>
        </w:r>
      </w:ins>
      <w:ins w:id="164" w:author="Sina Furkan Özdemir" w:date="2021-07-05T12:39:00Z">
        <w:r w:rsidR="00BD379F">
          <w:rPr>
            <w:sz w:val="20"/>
            <w:szCs w:val="18"/>
            <w:lang w:val="en-GB"/>
          </w:rPr>
          <w:t xml:space="preserve"> </w:t>
        </w:r>
        <w:r w:rsidR="004D5E50">
          <w:rPr>
            <w:sz w:val="20"/>
            <w:szCs w:val="18"/>
            <w:lang w:val="en-GB"/>
          </w:rPr>
          <w:t>on social media</w:t>
        </w:r>
      </w:ins>
      <w:ins w:id="165" w:author="Sina Furkan Özdemir" w:date="2021-07-05T13:25:00Z">
        <w:r w:rsidR="00BD1E7C">
          <w:rPr>
            <w:sz w:val="20"/>
            <w:szCs w:val="18"/>
            <w:lang w:val="en-GB"/>
          </w:rPr>
          <w:t>.</w:t>
        </w:r>
      </w:ins>
      <w:del w:id="166" w:author="Sina Furkan Özdemir" w:date="2021-07-05T12:39:00Z">
        <w:r w:rsidR="00424129" w:rsidRPr="00A341E4" w:rsidDel="004D5E50">
          <w:rPr>
            <w:sz w:val="20"/>
            <w:szCs w:val="18"/>
            <w:lang w:val="en-GB"/>
          </w:rPr>
          <w:delText>?</w:delText>
        </w:r>
      </w:del>
    </w:p>
    <w:p w14:paraId="3B987C2E" w14:textId="6DE2CADE" w:rsidR="004A4DF3" w:rsidRPr="00A341E4" w:rsidRDefault="009873DB" w:rsidP="00091B45">
      <w:pPr>
        <w:spacing w:before="120" w:after="0" w:line="240" w:lineRule="auto"/>
        <w:jc w:val="both"/>
        <w:rPr>
          <w:sz w:val="20"/>
          <w:szCs w:val="18"/>
          <w:lang w:val="en-GB"/>
        </w:rPr>
      </w:pPr>
      <w:r w:rsidRPr="00A341E4">
        <w:rPr>
          <w:sz w:val="20"/>
          <w:szCs w:val="18"/>
          <w:lang w:val="en-GB"/>
        </w:rPr>
        <w:t xml:space="preserve">While </w:t>
      </w:r>
      <w:del w:id="167" w:author="Sina Furkan Özdemir" w:date="2021-07-05T13:00:00Z">
        <w:r w:rsidRPr="00A341E4" w:rsidDel="003A753F">
          <w:rPr>
            <w:sz w:val="20"/>
            <w:szCs w:val="18"/>
            <w:lang w:val="en-GB"/>
          </w:rPr>
          <w:delText>extant research ha</w:delText>
        </w:r>
        <w:r w:rsidR="00F93DCA" w:rsidRPr="00A341E4" w:rsidDel="003A753F">
          <w:rPr>
            <w:sz w:val="20"/>
            <w:szCs w:val="18"/>
            <w:lang w:val="en-GB"/>
          </w:rPr>
          <w:delText>s</w:delText>
        </w:r>
        <w:r w:rsidRPr="00A341E4" w:rsidDel="003A753F">
          <w:rPr>
            <w:sz w:val="20"/>
            <w:szCs w:val="18"/>
            <w:lang w:val="en-GB"/>
          </w:rPr>
          <w:delText xml:space="preserve"> generated insights into the grand social media strategies of European institutions</w:delText>
        </w:r>
      </w:del>
      <w:del w:id="168" w:author="Sina Furkan Özdemir" w:date="2021-07-05T12:56:00Z">
        <w:r w:rsidRPr="00A341E4" w:rsidDel="00EC7F81">
          <w:rPr>
            <w:sz w:val="20"/>
            <w:szCs w:val="18"/>
            <w:lang w:val="en-GB"/>
          </w:rPr>
          <w:delText xml:space="preserve"> (Asimina and others</w:delText>
        </w:r>
        <w:r w:rsidR="00347AD4" w:rsidRPr="00A341E4" w:rsidDel="00EC7F81">
          <w:rPr>
            <w:sz w:val="20"/>
            <w:szCs w:val="18"/>
            <w:lang w:val="en-GB"/>
          </w:rPr>
          <w:delText xml:space="preserve"> XXX</w:delText>
        </w:r>
        <w:r w:rsidRPr="00A341E4" w:rsidDel="00EC7F81">
          <w:rPr>
            <w:sz w:val="20"/>
            <w:szCs w:val="18"/>
            <w:lang w:val="en-GB"/>
          </w:rPr>
          <w:delText>)</w:delText>
        </w:r>
      </w:del>
      <w:ins w:id="169" w:author="Sina Furkan Özdemir" w:date="2021-07-05T13:00:00Z">
        <w:r w:rsidR="003A753F">
          <w:rPr>
            <w:sz w:val="20"/>
            <w:szCs w:val="18"/>
            <w:lang w:val="en-GB"/>
          </w:rPr>
          <w:t>there has been theoretical discussions of what social media mean for t</w:t>
        </w:r>
      </w:ins>
      <w:ins w:id="170" w:author="Sina Furkan Özdemir" w:date="2021-07-05T13:01:00Z">
        <w:r w:rsidR="003A753F">
          <w:rPr>
            <w:sz w:val="20"/>
            <w:szCs w:val="18"/>
            <w:lang w:val="en-GB"/>
          </w:rPr>
          <w:t>he EU</w:t>
        </w:r>
        <w:r w:rsidR="00725938">
          <w:rPr>
            <w:sz w:val="20"/>
            <w:szCs w:val="18"/>
            <w:lang w:val="en-GB"/>
          </w:rPr>
          <w:t xml:space="preserve"> and some</w:t>
        </w:r>
        <w:r w:rsidR="00560C2C">
          <w:rPr>
            <w:sz w:val="20"/>
            <w:szCs w:val="18"/>
            <w:lang w:val="en-GB"/>
          </w:rPr>
          <w:t xml:space="preserve"> case studies of</w:t>
        </w:r>
      </w:ins>
      <w:ins w:id="171" w:author="Sina Furkan Özdemir" w:date="2021-07-05T13:02:00Z">
        <w:r w:rsidR="00560C2C">
          <w:rPr>
            <w:sz w:val="20"/>
            <w:szCs w:val="18"/>
            <w:lang w:val="en-GB"/>
          </w:rPr>
          <w:t xml:space="preserve"> </w:t>
        </w:r>
      </w:ins>
      <w:ins w:id="172" w:author="Sina Furkan Özdemir" w:date="2021-07-05T13:04:00Z">
        <w:r w:rsidR="007F3308">
          <w:rPr>
            <w:sz w:val="20"/>
            <w:szCs w:val="18"/>
            <w:lang w:val="en-GB"/>
          </w:rPr>
          <w:t>supr</w:t>
        </w:r>
      </w:ins>
      <w:ins w:id="173" w:author="Sina Furkan Özdemir" w:date="2021-07-05T13:05:00Z">
        <w:r w:rsidR="007F3308">
          <w:rPr>
            <w:sz w:val="20"/>
            <w:szCs w:val="18"/>
            <w:lang w:val="en-GB"/>
          </w:rPr>
          <w:t>anational communication on social media</w:t>
        </w:r>
      </w:ins>
      <w:ins w:id="174" w:author="Sina Furkan Özdemir" w:date="2021-07-05T13:01:00Z">
        <w:r w:rsidR="003A753F">
          <w:rPr>
            <w:sz w:val="20"/>
            <w:szCs w:val="18"/>
            <w:lang w:val="en-GB"/>
          </w:rPr>
          <w:fldChar w:fldCharType="begin"/>
        </w:r>
      </w:ins>
      <w:ins w:id="175" w:author="Sina Furkan Özdemir" w:date="2021-07-05T13:04:00Z">
        <w:r w:rsidR="002D2AC3">
          <w:rPr>
            <w:sz w:val="20"/>
            <w:szCs w:val="18"/>
            <w:lang w:val="en-GB"/>
          </w:rPr>
          <w:instrText xml:space="preserve"> ADDIN ZOTERO_ITEM CSL_CITATION {"citationID":"2V5OpaPo","properties":{"formattedCitation":"(Barisione and Michailidou 2017; Krzy\\uc0\\u380{}anowski 2020; Zaiotti 2020)","plainCitation":"(Barisione and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                            1","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ins>
      <w:r w:rsidR="003A753F">
        <w:rPr>
          <w:sz w:val="20"/>
          <w:szCs w:val="18"/>
          <w:lang w:val="en-GB"/>
        </w:rPr>
        <w:fldChar w:fldCharType="separate"/>
      </w:r>
      <w:ins w:id="176" w:author="Sina Furkan Özdemir" w:date="2021-07-05T13:04:00Z">
        <w:r w:rsidR="002D2AC3" w:rsidRPr="002D2AC3">
          <w:rPr>
            <w:rFonts w:cs="Calibri"/>
            <w:sz w:val="20"/>
            <w:szCs w:val="24"/>
            <w:rPrChange w:id="177" w:author="Sina Furkan Özdemir" w:date="2021-07-05T13:04:00Z">
              <w:rPr>
                <w:rFonts w:ascii="Times New Roman" w:hAnsi="Times New Roman"/>
                <w:sz w:val="24"/>
                <w:szCs w:val="24"/>
              </w:rPr>
            </w:rPrChange>
          </w:rPr>
          <w:t>(Barisione and Michailidou 2017; Krzyżanowski 2020; Zaiotti 2020)</w:t>
        </w:r>
      </w:ins>
      <w:ins w:id="178" w:author="Sina Furkan Özdemir" w:date="2021-07-05T13:01:00Z">
        <w:r w:rsidR="003A753F">
          <w:rPr>
            <w:sz w:val="20"/>
            <w:szCs w:val="18"/>
            <w:lang w:val="en-GB"/>
          </w:rPr>
          <w:fldChar w:fldCharType="end"/>
        </w:r>
      </w:ins>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BF039F" w:rsidRPr="00A341E4">
        <w:rPr>
          <w:i/>
          <w:sz w:val="20"/>
          <w:szCs w:val="18"/>
          <w:lang w:val="en-GB"/>
        </w:rPr>
        <w:t>behaviour</w:t>
      </w:r>
      <w:r w:rsidRPr="00A341E4">
        <w:rPr>
          <w:i/>
          <w:sz w:val="20"/>
          <w:szCs w:val="18"/>
          <w:lang w:val="en-GB"/>
        </w:rPr>
        <w:t xml:space="preserve"> of supranational actors on social media platforms</w:t>
      </w:r>
      <w:r w:rsidRPr="00A341E4">
        <w:rPr>
          <w:sz w:val="20"/>
          <w:szCs w:val="18"/>
          <w:lang w:val="en-GB"/>
        </w:rPr>
        <w:t xml:space="preserve"> is </w:t>
      </w:r>
      <w:ins w:id="179" w:author="Sina Furkan Özdemir" w:date="2021-07-05T13:05:00Z">
        <w:r w:rsidR="007F3308">
          <w:rPr>
            <w:sz w:val="20"/>
            <w:szCs w:val="18"/>
            <w:lang w:val="en-GB"/>
          </w:rPr>
          <w:t xml:space="preserve">rare and often focuses on </w:t>
        </w:r>
      </w:ins>
      <w:ins w:id="180" w:author="Sina Furkan Özdemir" w:date="2021-07-05T13:15:00Z">
        <w:r w:rsidR="003C5444">
          <w:rPr>
            <w:sz w:val="20"/>
            <w:szCs w:val="18"/>
            <w:lang w:val="en-GB"/>
          </w:rPr>
          <w:t>a limited set of actors such as the council members or members of EP</w:t>
        </w:r>
      </w:ins>
      <w:ins w:id="181" w:author="Sina Furkan Özdemir" w:date="2021-07-05T13:07:00Z">
        <w:r w:rsidR="005C1430">
          <w:rPr>
            <w:sz w:val="20"/>
            <w:szCs w:val="18"/>
            <w:lang w:val="en-GB"/>
          </w:rPr>
          <w:t xml:space="preserve"> </w:t>
        </w:r>
      </w:ins>
      <w:ins w:id="182" w:author="Sina Furkan Özdemir" w:date="2021-07-05T13:05:00Z">
        <w:r w:rsidR="007F3308">
          <w:rPr>
            <w:sz w:val="20"/>
            <w:szCs w:val="18"/>
            <w:lang w:val="en-GB"/>
          </w:rPr>
          <w:fldChar w:fldCharType="begin"/>
        </w:r>
      </w:ins>
      <w:ins w:id="183" w:author="Sina Furkan Özdemir" w:date="2021-07-05T13:17:00Z">
        <w:r w:rsidR="00421BED">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ins>
      <w:r w:rsidR="007F3308">
        <w:rPr>
          <w:sz w:val="20"/>
          <w:szCs w:val="18"/>
          <w:lang w:val="en-GB"/>
        </w:rPr>
        <w:fldChar w:fldCharType="separate"/>
      </w:r>
      <w:ins w:id="184" w:author="Sina Furkan Özdemir" w:date="2021-07-05T13:17:00Z">
        <w:r w:rsidR="00986992" w:rsidRPr="00986992">
          <w:rPr>
            <w:rFonts w:cs="Calibri"/>
            <w:sz w:val="20"/>
            <w:szCs w:val="24"/>
            <w:rPrChange w:id="185" w:author="Sina Furkan Özdemir" w:date="2021-07-05T13:17:00Z">
              <w:rPr>
                <w:rFonts w:ascii="Times New Roman" w:hAnsi="Times New Roman"/>
                <w:sz w:val="24"/>
                <w:szCs w:val="24"/>
              </w:rPr>
            </w:rPrChange>
          </w:rPr>
          <w:t xml:space="preserve">(European Parliament. Directorate General for Parliamentary Research Services. 2021; Fazekas </w:t>
        </w:r>
        <w:r w:rsidR="00986992" w:rsidRPr="00986992">
          <w:rPr>
            <w:rFonts w:cs="Calibri"/>
            <w:i/>
            <w:iCs/>
            <w:sz w:val="20"/>
            <w:szCs w:val="24"/>
            <w:rPrChange w:id="186" w:author="Sina Furkan Özdemir" w:date="2021-07-05T13:17:00Z">
              <w:rPr>
                <w:rFonts w:ascii="Times New Roman" w:hAnsi="Times New Roman"/>
                <w:i/>
                <w:iCs/>
                <w:sz w:val="24"/>
                <w:szCs w:val="24"/>
              </w:rPr>
            </w:rPrChange>
          </w:rPr>
          <w:t>et al.</w:t>
        </w:r>
        <w:r w:rsidR="00986992" w:rsidRPr="00986992">
          <w:rPr>
            <w:rFonts w:cs="Calibri"/>
            <w:sz w:val="20"/>
            <w:szCs w:val="24"/>
            <w:rPrChange w:id="187" w:author="Sina Furkan Özdemir" w:date="2021-07-05T13:17:00Z">
              <w:rPr>
                <w:rFonts w:ascii="Times New Roman" w:hAnsi="Times New Roman"/>
                <w:sz w:val="24"/>
                <w:szCs w:val="24"/>
              </w:rPr>
            </w:rPrChange>
          </w:rPr>
          <w:t xml:space="preserve"> 2021; Haßler </w:t>
        </w:r>
        <w:r w:rsidR="00986992" w:rsidRPr="00986992">
          <w:rPr>
            <w:rFonts w:cs="Calibri"/>
            <w:i/>
            <w:iCs/>
            <w:sz w:val="20"/>
            <w:szCs w:val="24"/>
            <w:rPrChange w:id="188" w:author="Sina Furkan Özdemir" w:date="2021-07-05T13:17:00Z">
              <w:rPr>
                <w:rFonts w:ascii="Times New Roman" w:hAnsi="Times New Roman"/>
                <w:i/>
                <w:iCs/>
                <w:sz w:val="24"/>
                <w:szCs w:val="24"/>
              </w:rPr>
            </w:rPrChange>
          </w:rPr>
          <w:t>et al.</w:t>
        </w:r>
        <w:r w:rsidR="00986992" w:rsidRPr="00986992">
          <w:rPr>
            <w:rFonts w:cs="Calibri"/>
            <w:sz w:val="20"/>
            <w:szCs w:val="24"/>
            <w:rPrChange w:id="189" w:author="Sina Furkan Özdemir" w:date="2021-07-05T13:17:00Z">
              <w:rPr>
                <w:rFonts w:ascii="Times New Roman" w:hAnsi="Times New Roman"/>
                <w:sz w:val="24"/>
                <w:szCs w:val="24"/>
              </w:rPr>
            </w:rPrChange>
          </w:rPr>
          <w:t xml:space="preserve"> 2021; Nulty </w:t>
        </w:r>
        <w:r w:rsidR="00986992" w:rsidRPr="00986992">
          <w:rPr>
            <w:rFonts w:cs="Calibri"/>
            <w:i/>
            <w:iCs/>
            <w:sz w:val="20"/>
            <w:szCs w:val="24"/>
            <w:rPrChange w:id="190" w:author="Sina Furkan Özdemir" w:date="2021-07-05T13:17:00Z">
              <w:rPr>
                <w:rFonts w:ascii="Times New Roman" w:hAnsi="Times New Roman"/>
                <w:i/>
                <w:iCs/>
                <w:sz w:val="24"/>
                <w:szCs w:val="24"/>
              </w:rPr>
            </w:rPrChange>
          </w:rPr>
          <w:t>et al.</w:t>
        </w:r>
        <w:r w:rsidR="00986992" w:rsidRPr="00986992">
          <w:rPr>
            <w:rFonts w:cs="Calibri"/>
            <w:sz w:val="20"/>
            <w:szCs w:val="24"/>
            <w:rPrChange w:id="191" w:author="Sina Furkan Özdemir" w:date="2021-07-05T13:17:00Z">
              <w:rPr>
                <w:rFonts w:ascii="Times New Roman" w:hAnsi="Times New Roman"/>
                <w:sz w:val="24"/>
                <w:szCs w:val="24"/>
              </w:rPr>
            </w:rPrChange>
          </w:rPr>
          <w:t xml:space="preserve"> 2016; Umit 2017)</w:t>
        </w:r>
      </w:ins>
      <w:ins w:id="192" w:author="Sina Furkan Özdemir" w:date="2021-07-05T13:05:00Z">
        <w:r w:rsidR="007F3308">
          <w:rPr>
            <w:sz w:val="20"/>
            <w:szCs w:val="18"/>
            <w:lang w:val="en-GB"/>
          </w:rPr>
          <w:fldChar w:fldCharType="end"/>
        </w:r>
      </w:ins>
      <w:del w:id="193" w:author="Sina Furkan Özdemir" w:date="2021-07-05T13:05:00Z">
        <w:r w:rsidRPr="00534561" w:rsidDel="007F3308">
          <w:rPr>
            <w:sz w:val="20"/>
            <w:szCs w:val="18"/>
            <w:lang w:val="en-US"/>
            <w:rPrChange w:id="194" w:author="Sina Furkan Özdemir" w:date="2021-07-06T15:03:00Z">
              <w:rPr>
                <w:sz w:val="20"/>
                <w:szCs w:val="18"/>
                <w:lang w:val="en-GB"/>
              </w:rPr>
            </w:rPrChange>
          </w:rPr>
          <w:delText>rare</w:delText>
        </w:r>
        <w:r w:rsidR="00347AD4" w:rsidRPr="00534561" w:rsidDel="007F3308">
          <w:rPr>
            <w:sz w:val="20"/>
            <w:szCs w:val="18"/>
            <w:lang w:val="en-US"/>
            <w:rPrChange w:id="195" w:author="Sina Furkan Özdemir" w:date="2021-07-06T15:03:00Z">
              <w:rPr>
                <w:sz w:val="20"/>
                <w:szCs w:val="18"/>
                <w:lang w:val="en-GB"/>
              </w:rPr>
            </w:rPrChange>
          </w:rPr>
          <w:delText xml:space="preserve"> (XXX)</w:delText>
        </w:r>
      </w:del>
      <w:r w:rsidRPr="00534561">
        <w:rPr>
          <w:sz w:val="20"/>
          <w:szCs w:val="18"/>
          <w:lang w:val="en-US"/>
          <w:rPrChange w:id="196" w:author="Sina Furkan Özdemir" w:date="2021-07-06T15:03:00Z">
            <w:rPr>
              <w:sz w:val="20"/>
              <w:szCs w:val="18"/>
              <w:lang w:val="en-GB"/>
            </w:rPr>
          </w:rPrChange>
        </w:rPr>
        <w:t xml:space="preserve">. </w:t>
      </w:r>
      <w:r w:rsidR="00F93DCA" w:rsidRPr="004D7C9D">
        <w:rPr>
          <w:sz w:val="20"/>
          <w:szCs w:val="18"/>
          <w:u w:val="single"/>
          <w:lang w:val="en-GB"/>
          <w:rPrChange w:id="197" w:author="Sina Furkan Özdemir" w:date="2021-07-05T13:26:00Z">
            <w:rPr>
              <w:sz w:val="20"/>
              <w:szCs w:val="18"/>
              <w:lang w:val="en-GB"/>
            </w:rPr>
          </w:rPrChange>
        </w:rPr>
        <w:lastRenderedPageBreak/>
        <w:t xml:space="preserve">This article focusses on </w:t>
      </w:r>
      <w:del w:id="198" w:author="Sina Furkan Özdemir" w:date="2021-07-06T12:30:00Z">
        <w:r w:rsidR="00F93DCA" w:rsidRPr="004D7C9D" w:rsidDel="005A437F">
          <w:rPr>
            <w:sz w:val="20"/>
            <w:szCs w:val="18"/>
            <w:u w:val="single"/>
            <w:lang w:val="en-GB"/>
            <w:rPrChange w:id="199" w:author="Sina Furkan Özdemir" w:date="2021-07-05T13:26:00Z">
              <w:rPr>
                <w:sz w:val="20"/>
                <w:szCs w:val="18"/>
                <w:lang w:val="en-GB"/>
              </w:rPr>
            </w:rPrChange>
          </w:rPr>
          <w:delText>Twitter</w:delText>
        </w:r>
      </w:del>
      <w:ins w:id="200" w:author="Sina Furkan Özdemir" w:date="2021-07-06T12:30:00Z">
        <w:r w:rsidR="005A437F">
          <w:rPr>
            <w:sz w:val="20"/>
            <w:szCs w:val="18"/>
            <w:u w:val="single"/>
            <w:lang w:val="en-GB"/>
          </w:rPr>
          <w:t xml:space="preserve">the public communication of </w:t>
        </w:r>
        <w:r w:rsidR="003C6B0D">
          <w:rPr>
            <w:sz w:val="20"/>
            <w:szCs w:val="18"/>
            <w:u w:val="single"/>
            <w:lang w:val="en-GB"/>
          </w:rPr>
          <w:t>supranational EU executive institutions and individuals on Twitter</w:t>
        </w:r>
      </w:ins>
      <w:del w:id="201" w:author="Sina Furkan Özdemir" w:date="2021-07-06T12:30:00Z">
        <w:r w:rsidR="00F93DCA" w:rsidRPr="004D7C9D" w:rsidDel="003C6B0D">
          <w:rPr>
            <w:sz w:val="20"/>
            <w:szCs w:val="18"/>
            <w:u w:val="single"/>
            <w:lang w:val="en-GB"/>
            <w:rPrChange w:id="202" w:author="Sina Furkan Özdemir" w:date="2021-07-05T13:26:00Z">
              <w:rPr>
                <w:sz w:val="20"/>
                <w:szCs w:val="18"/>
                <w:lang w:val="en-GB"/>
              </w:rPr>
            </w:rPrChange>
          </w:rPr>
          <w:delText>,</w:delText>
        </w:r>
      </w:del>
      <w:ins w:id="203" w:author="Sina Furkan Özdemir" w:date="2021-07-06T12:31:00Z">
        <w:r w:rsidR="003C6B0D">
          <w:rPr>
            <w:sz w:val="20"/>
            <w:szCs w:val="18"/>
            <w:u w:val="single"/>
            <w:lang w:val="en-GB"/>
          </w:rPr>
          <w:t xml:space="preserve"> which has become an integral part of political communication environment </w:t>
        </w:r>
      </w:ins>
      <w:ins w:id="204" w:author="Sina Furkan Özdemir" w:date="2021-07-06T12:34:00Z">
        <w:r w:rsidR="003A248E">
          <w:rPr>
            <w:sz w:val="20"/>
            <w:szCs w:val="18"/>
            <w:u w:val="single"/>
            <w:lang w:val="en-GB"/>
          </w:rPr>
          <w:t xml:space="preserve">for mobilization and campaigning </w:t>
        </w:r>
      </w:ins>
      <w:ins w:id="205" w:author="Sina Furkan Özdemir" w:date="2021-07-06T12:31:00Z">
        <w:r w:rsidR="003C6B0D">
          <w:rPr>
            <w:sz w:val="20"/>
            <w:szCs w:val="18"/>
            <w:u w:val="single"/>
            <w:lang w:val="en-GB"/>
          </w:rPr>
          <w:t xml:space="preserve">in the last decade </w:t>
        </w:r>
      </w:ins>
      <w:ins w:id="206" w:author="Sina Furkan Özdemir" w:date="2021-07-06T12:33:00Z">
        <w:r w:rsidR="004836FE">
          <w:rPr>
            <w:sz w:val="20"/>
            <w:szCs w:val="18"/>
            <w:u w:val="single"/>
            <w:lang w:val="en-GB"/>
          </w:rPr>
          <w:fldChar w:fldCharType="begin"/>
        </w:r>
      </w:ins>
      <w:ins w:id="207" w:author="Sina Furkan Özdemir" w:date="2021-07-06T12:34:00Z">
        <w:r w:rsidR="003A248E">
          <w:rPr>
            <w:sz w:val="20"/>
            <w:szCs w:val="18"/>
            <w:u w:val="single"/>
            <w:lang w:val="en-GB"/>
          </w:rPr>
          <w:instrText xml:space="preserve"> ADDIN ZOTERO_ITEM CSL_CITATION {"citationID":"lHvGZ7Nn","properties":{"formattedCitation":"(Jungherr 2016; Segesten and Bossetta 2017; Stier {\\i{}et al.} 2018)","plainCitation":"(Jungherr 2016; Segesten and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ins>
      <w:r w:rsidR="004836FE">
        <w:rPr>
          <w:sz w:val="20"/>
          <w:szCs w:val="18"/>
          <w:u w:val="single"/>
          <w:lang w:val="en-GB"/>
        </w:rPr>
        <w:fldChar w:fldCharType="separate"/>
      </w:r>
      <w:ins w:id="208" w:author="Sina Furkan Özdemir" w:date="2021-07-06T12:34:00Z">
        <w:r w:rsidR="0054042E" w:rsidRPr="0054042E">
          <w:rPr>
            <w:rFonts w:cs="Calibri"/>
            <w:sz w:val="20"/>
            <w:szCs w:val="24"/>
            <w:rPrChange w:id="209" w:author="Sina Furkan Özdemir" w:date="2021-07-06T12:34:00Z">
              <w:rPr>
                <w:rFonts w:ascii="Times New Roman" w:hAnsi="Times New Roman"/>
                <w:sz w:val="24"/>
                <w:szCs w:val="24"/>
              </w:rPr>
            </w:rPrChange>
          </w:rPr>
          <w:t xml:space="preserve">(Jungherr 2016; Segesten and Bossetta 2017; Stier </w:t>
        </w:r>
        <w:r w:rsidR="0054042E" w:rsidRPr="0054042E">
          <w:rPr>
            <w:rFonts w:cs="Calibri"/>
            <w:i/>
            <w:iCs/>
            <w:sz w:val="20"/>
            <w:szCs w:val="24"/>
            <w:rPrChange w:id="210" w:author="Sina Furkan Özdemir" w:date="2021-07-06T12:34:00Z">
              <w:rPr>
                <w:rFonts w:ascii="Times New Roman" w:hAnsi="Times New Roman"/>
                <w:i/>
                <w:iCs/>
                <w:sz w:val="24"/>
                <w:szCs w:val="24"/>
              </w:rPr>
            </w:rPrChange>
          </w:rPr>
          <w:t>et al.</w:t>
        </w:r>
        <w:r w:rsidR="0054042E" w:rsidRPr="0054042E">
          <w:rPr>
            <w:rFonts w:cs="Calibri"/>
            <w:sz w:val="20"/>
            <w:szCs w:val="24"/>
            <w:rPrChange w:id="211" w:author="Sina Furkan Özdemir" w:date="2021-07-06T12:34:00Z">
              <w:rPr>
                <w:rFonts w:ascii="Times New Roman" w:hAnsi="Times New Roman"/>
                <w:sz w:val="24"/>
                <w:szCs w:val="24"/>
              </w:rPr>
            </w:rPrChange>
          </w:rPr>
          <w:t xml:space="preserve"> 2018)</w:t>
        </w:r>
      </w:ins>
      <w:ins w:id="212" w:author="Sina Furkan Özdemir" w:date="2021-07-06T12:33:00Z">
        <w:r w:rsidR="004836FE">
          <w:rPr>
            <w:sz w:val="20"/>
            <w:szCs w:val="18"/>
            <w:u w:val="single"/>
            <w:lang w:val="en-GB"/>
          </w:rPr>
          <w:fldChar w:fldCharType="end"/>
        </w:r>
      </w:ins>
      <w:r w:rsidR="00F93DCA" w:rsidRPr="004D7C9D">
        <w:rPr>
          <w:sz w:val="20"/>
          <w:szCs w:val="18"/>
          <w:u w:val="single"/>
          <w:lang w:val="en-GB"/>
          <w:rPrChange w:id="213" w:author="Sina Furkan Özdemir" w:date="2021-07-05T13:26:00Z">
            <w:rPr>
              <w:sz w:val="20"/>
              <w:szCs w:val="18"/>
              <w:lang w:val="en-GB"/>
            </w:rPr>
          </w:rPrChange>
        </w:rPr>
        <w:t xml:space="preserve"> </w:t>
      </w:r>
      <w:del w:id="214" w:author="Sina Furkan Özdemir" w:date="2021-07-06T12:30:00Z">
        <w:r w:rsidR="00F93DCA" w:rsidRPr="004D7C9D" w:rsidDel="005A437F">
          <w:rPr>
            <w:sz w:val="20"/>
            <w:szCs w:val="18"/>
            <w:u w:val="single"/>
            <w:lang w:val="en-GB"/>
            <w:rPrChange w:id="215" w:author="Sina Furkan Özdemir" w:date="2021-07-05T13:26:00Z">
              <w:rPr>
                <w:sz w:val="20"/>
                <w:szCs w:val="18"/>
                <w:lang w:val="en-GB"/>
              </w:rPr>
            </w:rPrChange>
          </w:rPr>
          <w:delText>a highly prominent international microblogging platform featuring lots of public and publicly visible political debate</w:delText>
        </w:r>
      </w:del>
      <w:del w:id="216" w:author="Sina Furkan Özdemir" w:date="2021-07-05T13:14:00Z">
        <w:r w:rsidR="00F93DCA" w:rsidRPr="004D7C9D" w:rsidDel="009E0855">
          <w:rPr>
            <w:sz w:val="20"/>
            <w:szCs w:val="18"/>
            <w:u w:val="single"/>
            <w:lang w:val="en-GB"/>
            <w:rPrChange w:id="217" w:author="Sina Furkan Özdemir" w:date="2021-07-05T13:26:00Z">
              <w:rPr>
                <w:sz w:val="20"/>
                <w:szCs w:val="18"/>
                <w:lang w:val="en-GB"/>
              </w:rPr>
            </w:rPrChange>
          </w:rPr>
          <w:delText xml:space="preserve"> (XXX)</w:delText>
        </w:r>
      </w:del>
      <w:del w:id="218" w:author="Sina Furkan Özdemir" w:date="2021-07-06T12:30:00Z">
        <w:r w:rsidR="00F93DCA" w:rsidRPr="004D7C9D" w:rsidDel="005A437F">
          <w:rPr>
            <w:sz w:val="20"/>
            <w:szCs w:val="18"/>
            <w:u w:val="single"/>
            <w:lang w:val="en-GB"/>
            <w:rPrChange w:id="219" w:author="Sina Furkan Özdemir" w:date="2021-07-05T13:26:00Z">
              <w:rPr>
                <w:sz w:val="20"/>
                <w:szCs w:val="18"/>
                <w:lang w:val="en-GB"/>
              </w:rPr>
            </w:rPrChange>
          </w:rPr>
          <w:delText>.</w:delText>
        </w:r>
        <w:r w:rsidR="00F93DCA" w:rsidRPr="00A341E4" w:rsidDel="005A437F">
          <w:rPr>
            <w:sz w:val="20"/>
            <w:szCs w:val="18"/>
            <w:lang w:val="en-GB"/>
          </w:rPr>
          <w:delText xml:space="preserve"> </w:delText>
        </w:r>
      </w:del>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w:t>
      </w:r>
      <w:del w:id="220" w:author="Sina Furkan Özdemir" w:date="2021-07-06T15:11:00Z">
        <w:r w:rsidR="00347AD4" w:rsidRPr="00A341E4" w:rsidDel="00BE71A4">
          <w:rPr>
            <w:sz w:val="20"/>
            <w:szCs w:val="18"/>
            <w:lang w:val="en-GB"/>
          </w:rPr>
          <w:delText>more than one million</w:delText>
        </w:r>
      </w:del>
      <w:ins w:id="221" w:author="Sina Furkan Özdemir" w:date="2021-07-06T15:11:00Z">
        <w:r w:rsidR="00BE71A4">
          <w:rPr>
            <w:sz w:val="20"/>
            <w:szCs w:val="18"/>
            <w:lang w:val="en-GB"/>
          </w:rPr>
          <w:t>the full population of</w:t>
        </w:r>
      </w:ins>
      <w:r w:rsidR="00347AD4" w:rsidRPr="00A341E4">
        <w:rPr>
          <w:sz w:val="20"/>
          <w:szCs w:val="18"/>
          <w:lang w:val="en-GB"/>
        </w:rPr>
        <w:t xml:space="preserve"> public messages (tweets) issued by 115 supranational institutions and individual executives in the 2009-2021 period. This allows us to describe the volume, </w:t>
      </w:r>
      <w:del w:id="222" w:author="Sina Furkan Özdemir" w:date="2021-07-06T15:11:00Z">
        <w:r w:rsidR="00347AD4" w:rsidRPr="00A341E4" w:rsidDel="0098229F">
          <w:rPr>
            <w:sz w:val="20"/>
            <w:szCs w:val="18"/>
            <w:lang w:val="en-GB"/>
          </w:rPr>
          <w:delText>the language quality, and the multimedia usage of supranational messaging</w:delText>
        </w:r>
      </w:del>
      <w:ins w:id="223" w:author="Sina Furkan Özdemir" w:date="2021-07-06T15:12:00Z">
        <w:r w:rsidR="0098229F">
          <w:rPr>
            <w:sz w:val="20"/>
            <w:szCs w:val="18"/>
            <w:lang w:val="en-GB"/>
          </w:rPr>
          <w:t xml:space="preserve">accessibility </w:t>
        </w:r>
        <w:r w:rsidR="002A76D3">
          <w:rPr>
            <w:sz w:val="20"/>
            <w:szCs w:val="18"/>
            <w:lang w:val="en-GB"/>
          </w:rPr>
          <w:t>and publicity of their communication</w:t>
        </w:r>
      </w:ins>
      <w:del w:id="224" w:author="Sina Furkan Özdemir" w:date="2021-07-06T15:12:00Z">
        <w:r w:rsidR="00347AD4" w:rsidRPr="00A341E4" w:rsidDel="002A76D3">
          <w:rPr>
            <w:sz w:val="20"/>
            <w:szCs w:val="18"/>
            <w:lang w:val="en-GB"/>
          </w:rPr>
          <w:delText xml:space="preserve"> as well as the degree to which supranational actors engage and engage with other users on the platform</w:delText>
        </w:r>
      </w:del>
      <w:r w:rsidR="00347AD4" w:rsidRPr="00A341E4">
        <w:rPr>
          <w:sz w:val="20"/>
          <w:szCs w:val="18"/>
          <w:lang w:val="en-GB"/>
        </w:rPr>
        <w:t xml:space="preserve">.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del w:id="225" w:author="Sina Furkan Özdemir" w:date="2021-07-06T15:13:00Z">
        <w:r w:rsidR="00013D14" w:rsidRPr="00A341E4" w:rsidDel="005C7B9B">
          <w:rPr>
            <w:sz w:val="20"/>
            <w:szCs w:val="18"/>
            <w:lang w:val="en-GB"/>
          </w:rPr>
          <w:delText xml:space="preserve">national </w:delText>
        </w:r>
      </w:del>
      <w:ins w:id="226" w:author="Sina Furkan Özdemir" w:date="2021-07-06T15:13:00Z">
        <w:r w:rsidR="005C7B9B">
          <w:rPr>
            <w:sz w:val="20"/>
            <w:szCs w:val="18"/>
            <w:lang w:val="en-GB"/>
          </w:rPr>
          <w:t>the UK executive branc</w:t>
        </w:r>
        <w:r w:rsidR="005C7B9B" w:rsidRPr="00A341E4">
          <w:rPr>
            <w:sz w:val="20"/>
            <w:szCs w:val="18"/>
            <w:lang w:val="en-GB"/>
          </w:rPr>
          <w:t xml:space="preserve"> </w:t>
        </w:r>
      </w:ins>
      <w:r w:rsidR="00013D14" w:rsidRPr="00A341E4">
        <w:rPr>
          <w:sz w:val="20"/>
          <w:szCs w:val="18"/>
          <w:lang w:val="en-GB"/>
        </w:rPr>
        <w:t xml:space="preserve">and international institutions and </w:t>
      </w:r>
      <w:del w:id="227" w:author="Sina Furkan Özdemir" w:date="2021-07-06T15:13:00Z">
        <w:r w:rsidR="00013D14" w:rsidRPr="00A341E4" w:rsidDel="005C7B9B">
          <w:rPr>
            <w:sz w:val="20"/>
            <w:szCs w:val="18"/>
            <w:lang w:val="en-GB"/>
          </w:rPr>
          <w:delText xml:space="preserve">executives </w:delText>
        </w:r>
      </w:del>
      <w:r w:rsidR="00013D14" w:rsidRPr="00A341E4">
        <w:rPr>
          <w:sz w:val="20"/>
          <w:szCs w:val="18"/>
          <w:lang w:val="en-GB"/>
        </w:rPr>
        <w:t>as well as random Twitter users.</w:t>
      </w:r>
    </w:p>
    <w:p w14:paraId="7526BAEA" w14:textId="1E5FA480" w:rsidR="00013D14" w:rsidRPr="00A341E4" w:rsidRDefault="00013D14" w:rsidP="00091B45">
      <w:pPr>
        <w:spacing w:before="120" w:after="0" w:line="240" w:lineRule="auto"/>
        <w:jc w:val="both"/>
        <w:rPr>
          <w:sz w:val="20"/>
          <w:szCs w:val="18"/>
          <w:lang w:val="en-GB"/>
        </w:rPr>
      </w:pPr>
      <w:r w:rsidRPr="00A341E4">
        <w:rPr>
          <w:sz w:val="20"/>
          <w:szCs w:val="18"/>
          <w:lang w:val="en-GB"/>
        </w:rPr>
        <w:t>This hitherto most encompassing description of supranational EU activity on of the key social media platforms initially shows a drastically increasing volume of supranational messaging. Both in terms of volume and multimedia usage, supranational actors outperform</w:t>
      </w:r>
      <w:ins w:id="228" w:author="Sina Furkan Özdemir" w:date="2021-07-06T15:13:00Z">
        <w:r w:rsidR="001316D7">
          <w:rPr>
            <w:sz w:val="20"/>
            <w:szCs w:val="18"/>
            <w:lang w:val="en-GB"/>
          </w:rPr>
          <w:t xml:space="preserve"> their</w:t>
        </w:r>
      </w:ins>
      <w:r w:rsidRPr="00A341E4">
        <w:rPr>
          <w:sz w:val="20"/>
          <w:szCs w:val="18"/>
          <w:lang w:val="en-GB"/>
        </w:rPr>
        <w:t xml:space="preserve"> domestic and international </w:t>
      </w:r>
      <w:ins w:id="229" w:author="Sina Furkan Özdemir" w:date="2021-07-06T15:13:00Z">
        <w:r w:rsidR="001316D7">
          <w:rPr>
            <w:sz w:val="20"/>
            <w:szCs w:val="18"/>
            <w:lang w:val="en-GB"/>
          </w:rPr>
          <w:t>counterparts</w:t>
        </w:r>
      </w:ins>
      <w:del w:id="230" w:author="Sina Furkan Özdemir" w:date="2021-07-06T15:13:00Z">
        <w:r w:rsidRPr="00A341E4" w:rsidDel="001316D7">
          <w:rPr>
            <w:sz w:val="20"/>
            <w:szCs w:val="18"/>
            <w:lang w:val="en-GB"/>
          </w:rPr>
          <w:delText>actors</w:delText>
        </w:r>
      </w:del>
      <w:r w:rsidRPr="00A341E4">
        <w:rPr>
          <w:sz w:val="20"/>
          <w:szCs w:val="18"/>
          <w:lang w:val="en-GB"/>
        </w:rPr>
        <w:t xml:space="preserve">. Yet, the text of supranational messages is comparatively less accessible which also limits the engagement of other users with these messages. </w:t>
      </w:r>
      <w:ins w:id="231" w:author="Sina Furkan Özdemir" w:date="2021-07-06T14:39:00Z">
        <w:r w:rsidR="00C559FE">
          <w:rPr>
            <w:sz w:val="20"/>
            <w:szCs w:val="18"/>
            <w:lang w:val="en-GB"/>
          </w:rPr>
          <w:t>However, our results show that supranational actors</w:t>
        </w:r>
      </w:ins>
      <w:ins w:id="232" w:author="Sina Furkan Özdemir" w:date="2021-07-06T15:14:00Z">
        <w:r w:rsidR="00C924BE">
          <w:rPr>
            <w:sz w:val="20"/>
            <w:szCs w:val="18"/>
            <w:lang w:val="en-GB"/>
          </w:rPr>
          <w:t xml:space="preserve"> also</w:t>
        </w:r>
      </w:ins>
      <w:ins w:id="233" w:author="Sina Furkan Özdemir" w:date="2021-07-06T14:39:00Z">
        <w:r w:rsidR="00C559FE">
          <w:rPr>
            <w:sz w:val="20"/>
            <w:szCs w:val="18"/>
            <w:lang w:val="en-GB"/>
          </w:rPr>
          <w:t xml:space="preserve"> make extensive use of non-textual communication on twitter such as visual content, external link</w:t>
        </w:r>
      </w:ins>
      <w:ins w:id="234" w:author="Sina Furkan Özdemir" w:date="2021-07-06T14:40:00Z">
        <w:r w:rsidR="00C559FE">
          <w:rPr>
            <w:sz w:val="20"/>
            <w:szCs w:val="18"/>
            <w:lang w:val="en-GB"/>
          </w:rPr>
          <w:t>s and</w:t>
        </w:r>
        <w:r w:rsidR="00832CA1">
          <w:rPr>
            <w:sz w:val="20"/>
            <w:szCs w:val="18"/>
            <w:lang w:val="en-GB"/>
          </w:rPr>
          <w:t xml:space="preserve"> meta-linguistic </w:t>
        </w:r>
        <w:r w:rsidR="00AC0DC9">
          <w:rPr>
            <w:sz w:val="20"/>
            <w:szCs w:val="18"/>
            <w:lang w:val="en-GB"/>
          </w:rPr>
          <w:t>elements such as emojis.</w:t>
        </w:r>
        <w:r w:rsidR="00C559FE">
          <w:rPr>
            <w:sz w:val="20"/>
            <w:szCs w:val="18"/>
            <w:lang w:val="en-GB"/>
          </w:rPr>
          <w:t xml:space="preserve"> </w:t>
        </w:r>
      </w:ins>
      <w:del w:id="235" w:author="Sina Furkan Özdemir" w:date="2021-07-06T14:41:00Z">
        <w:r w:rsidRPr="00A341E4" w:rsidDel="00AC0DC9">
          <w:rPr>
            <w:sz w:val="20"/>
            <w:szCs w:val="18"/>
            <w:lang w:val="en-GB"/>
          </w:rPr>
          <w:delText xml:space="preserve">XXX Sketch other findings here XXX. </w:delText>
        </w:r>
      </w:del>
      <w:r w:rsidRPr="00A341E4">
        <w:rPr>
          <w:sz w:val="20"/>
          <w:szCs w:val="18"/>
          <w:lang w:val="en-GB"/>
        </w:rPr>
        <w:t>For the question of whether this form of public supranational communication is geared to nurturing popular legitimacy of the EU, we thus have mixed findings</w:t>
      </w:r>
      <w:ins w:id="236" w:author="Sina Furkan Özdemir" w:date="2021-07-06T14:41:00Z">
        <w:r w:rsidR="00AC0DC9">
          <w:rPr>
            <w:sz w:val="20"/>
            <w:szCs w:val="18"/>
            <w:lang w:val="en-GB"/>
          </w:rPr>
          <w:t xml:space="preserve">. </w:t>
        </w:r>
        <w:r w:rsidR="00AD03C4">
          <w:rPr>
            <w:sz w:val="20"/>
            <w:szCs w:val="18"/>
            <w:lang w:val="en-GB"/>
          </w:rPr>
          <w:t>Publicity of the public communication, as measured by engagement, seems to be very low</w:t>
        </w:r>
      </w:ins>
      <w:ins w:id="237" w:author="Sina Furkan Özdemir" w:date="2021-07-06T14:45:00Z">
        <w:r w:rsidR="004D52F5">
          <w:rPr>
            <w:sz w:val="20"/>
            <w:szCs w:val="18"/>
            <w:lang w:val="en-GB"/>
          </w:rPr>
          <w:t xml:space="preserve"> </w:t>
        </w:r>
        <w:r w:rsidR="00900F1C">
          <w:rPr>
            <w:sz w:val="20"/>
            <w:szCs w:val="18"/>
            <w:lang w:val="en-GB"/>
          </w:rPr>
          <w:t>in our supranational EU actors dataset</w:t>
        </w:r>
      </w:ins>
      <w:ins w:id="238" w:author="Sina Furkan Özdemir" w:date="2021-07-06T14:41:00Z">
        <w:r w:rsidR="00AD03C4">
          <w:rPr>
            <w:sz w:val="20"/>
            <w:szCs w:val="18"/>
            <w:lang w:val="en-GB"/>
          </w:rPr>
          <w:t>.</w:t>
        </w:r>
      </w:ins>
      <w:ins w:id="239" w:author="Sina Furkan Özdemir" w:date="2021-07-06T14:45:00Z">
        <w:r w:rsidR="00900F1C">
          <w:rPr>
            <w:sz w:val="20"/>
            <w:szCs w:val="18"/>
            <w:lang w:val="en-GB"/>
          </w:rPr>
          <w:t xml:space="preserve"> The</w:t>
        </w:r>
      </w:ins>
      <w:ins w:id="240" w:author="Sina Furkan Özdemir" w:date="2021-07-06T14:42:00Z">
        <w:r w:rsidR="00E871A8">
          <w:rPr>
            <w:sz w:val="20"/>
            <w:szCs w:val="18"/>
            <w:lang w:val="en-GB"/>
          </w:rPr>
          <w:t xml:space="preserve"> </w:t>
        </w:r>
      </w:ins>
      <w:ins w:id="241" w:author="Sina Furkan Özdemir" w:date="2021-07-06T14:45:00Z">
        <w:r w:rsidR="00900F1C">
          <w:rPr>
            <w:sz w:val="20"/>
            <w:szCs w:val="18"/>
            <w:lang w:val="en-GB"/>
          </w:rPr>
          <w:t>h</w:t>
        </w:r>
      </w:ins>
      <w:ins w:id="242" w:author="Sina Furkan Özdemir" w:date="2021-07-06T14:42:00Z">
        <w:r w:rsidR="00E871A8">
          <w:rPr>
            <w:sz w:val="20"/>
            <w:szCs w:val="18"/>
            <w:lang w:val="en-GB"/>
          </w:rPr>
          <w:t>ighest level of publicity</w:t>
        </w:r>
      </w:ins>
      <w:ins w:id="243" w:author="Sina Furkan Özdemir" w:date="2021-07-06T14:43:00Z">
        <w:r w:rsidR="00F41471">
          <w:rPr>
            <w:sz w:val="20"/>
            <w:szCs w:val="18"/>
            <w:lang w:val="en-GB"/>
          </w:rPr>
          <w:t xml:space="preserve"> in our supranational actor dataset</w:t>
        </w:r>
      </w:ins>
      <w:ins w:id="244" w:author="Sina Furkan Özdemir" w:date="2021-07-06T14:42:00Z">
        <w:r w:rsidR="00E871A8">
          <w:rPr>
            <w:sz w:val="20"/>
            <w:szCs w:val="18"/>
            <w:lang w:val="en-GB"/>
          </w:rPr>
          <w:t xml:space="preserve"> barely</w:t>
        </w:r>
        <w:r w:rsidR="00F41471">
          <w:rPr>
            <w:sz w:val="20"/>
            <w:szCs w:val="18"/>
            <w:lang w:val="en-GB"/>
          </w:rPr>
          <w:t xml:space="preserve"> reaches to likes by</w:t>
        </w:r>
        <w:r w:rsidR="00E871A8">
          <w:rPr>
            <w:sz w:val="20"/>
            <w:szCs w:val="18"/>
            <w:lang w:val="en-GB"/>
          </w:rPr>
          <w:t xml:space="preserve"> .15% of the followers</w:t>
        </w:r>
        <w:r w:rsidR="00F41471">
          <w:rPr>
            <w:sz w:val="20"/>
            <w:szCs w:val="18"/>
            <w:lang w:val="en-GB"/>
          </w:rPr>
          <w:t>. Yet, this ma</w:t>
        </w:r>
      </w:ins>
      <w:ins w:id="245" w:author="Sina Furkan Özdemir" w:date="2021-07-06T14:43:00Z">
        <w:r w:rsidR="00F41471">
          <w:rPr>
            <w:sz w:val="20"/>
            <w:szCs w:val="18"/>
            <w:lang w:val="en-GB"/>
          </w:rPr>
          <w:t xml:space="preserve">y not be as grim as it sounds. Our benchmarks </w:t>
        </w:r>
        <w:r w:rsidR="00B70896">
          <w:rPr>
            <w:sz w:val="20"/>
            <w:szCs w:val="18"/>
            <w:lang w:val="en-GB"/>
          </w:rPr>
          <w:t>shows that both national executive</w:t>
        </w:r>
      </w:ins>
      <w:ins w:id="246" w:author="Sina Furkan Özdemir" w:date="2021-07-06T14:44:00Z">
        <w:r w:rsidR="005102DE">
          <w:rPr>
            <w:sz w:val="20"/>
            <w:szCs w:val="18"/>
            <w:lang w:val="en-GB"/>
          </w:rPr>
          <w:t xml:space="preserve"> branch of the UK and international </w:t>
        </w:r>
      </w:ins>
      <w:ins w:id="247" w:author="Sina Furkan Özdemir" w:date="2021-07-06T14:45:00Z">
        <w:r w:rsidR="00900F1C">
          <w:rPr>
            <w:sz w:val="20"/>
            <w:szCs w:val="18"/>
            <w:lang w:val="en-GB"/>
          </w:rPr>
          <w:t>organizations generate</w:t>
        </w:r>
      </w:ins>
      <w:ins w:id="248" w:author="Sina Furkan Özdemir" w:date="2021-07-06T14:44:00Z">
        <w:r w:rsidR="005102DE">
          <w:rPr>
            <w:sz w:val="20"/>
            <w:szCs w:val="18"/>
            <w:lang w:val="en-GB"/>
          </w:rPr>
          <w:t xml:space="preserve"> very limited publicity among their followers. </w:t>
        </w:r>
      </w:ins>
      <w:del w:id="249" w:author="Sina Furkan Özdemir" w:date="2021-07-06T14:41:00Z">
        <w:r w:rsidRPr="00A341E4" w:rsidDel="00AC0DC9">
          <w:rPr>
            <w:sz w:val="20"/>
            <w:szCs w:val="18"/>
            <w:lang w:val="en-GB"/>
          </w:rPr>
          <w:delText xml:space="preserve"> … XXX.</w:delText>
        </w:r>
      </w:del>
      <w:ins w:id="250" w:author="Sina Furkan Özdemir" w:date="2021-07-06T14:41:00Z">
        <w:r w:rsidR="00AC0DC9" w:rsidRPr="00A341E4" w:rsidDel="00AC0DC9">
          <w:rPr>
            <w:sz w:val="20"/>
            <w:szCs w:val="18"/>
            <w:lang w:val="en-GB"/>
          </w:rPr>
          <w:t xml:space="preserve"> </w:t>
        </w:r>
      </w:ins>
      <w:del w:id="251" w:author="Sina Furkan Özdemir" w:date="2021-07-06T14:41:00Z">
        <w:r w:rsidRPr="00A341E4" w:rsidDel="00AC0DC9">
          <w:rPr>
            <w:sz w:val="20"/>
            <w:szCs w:val="18"/>
            <w:lang w:val="en-GB"/>
          </w:rPr>
          <w:delText xml:space="preserve"> </w:delText>
        </w:r>
      </w:del>
    </w:p>
    <w:p w14:paraId="03CFD1EE" w14:textId="77777777" w:rsidR="00A233EF" w:rsidRPr="00A341E4" w:rsidRDefault="00A233EF" w:rsidP="00AC0DC9">
      <w:pPr>
        <w:spacing w:before="120" w:after="0" w:line="240" w:lineRule="auto"/>
        <w:jc w:val="both"/>
        <w:rPr>
          <w:b/>
          <w:sz w:val="20"/>
          <w:szCs w:val="18"/>
          <w:lang w:val="en-GB"/>
        </w:rPr>
        <w:pPrChange w:id="252" w:author="Sina Furkan Özdemir" w:date="2021-07-06T14:41:00Z">
          <w:pPr>
            <w:spacing w:before="120" w:after="120" w:line="240" w:lineRule="auto"/>
            <w:jc w:val="both"/>
          </w:pPr>
        </w:pPrChange>
      </w:pPr>
    </w:p>
    <w:p w14:paraId="6DB8B620" w14:textId="27E05935" w:rsidR="00A233EF" w:rsidRPr="00A341E4" w:rsidRDefault="00A233EF" w:rsidP="00A233EF">
      <w:pPr>
        <w:spacing w:before="120" w:after="120" w:line="240" w:lineRule="auto"/>
        <w:jc w:val="both"/>
        <w:rPr>
          <w:sz w:val="20"/>
          <w:szCs w:val="18"/>
          <w:lang w:val="en-GB"/>
        </w:rPr>
      </w:pPr>
      <w:bookmarkStart w:id="253" w:name="_Hlk75851178"/>
      <w:r w:rsidRPr="00A341E4">
        <w:rPr>
          <w:b/>
          <w:sz w:val="20"/>
          <w:szCs w:val="18"/>
          <w:lang w:val="en-GB"/>
        </w:rPr>
        <w:t>2. Data collection: Supranational tweets and relevant benchmarks</w:t>
      </w:r>
    </w:p>
    <w:bookmarkEnd w:id="253"/>
    <w:p w14:paraId="0C6744AA" w14:textId="10850B94"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i.e. the executive branches of the EU which control independent delegated powers. Institutions such as the European Commission or the ECB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2B481C">
        <w:rPr>
          <w:sz w:val="20"/>
          <w:szCs w:val="18"/>
          <w:lang w:val="en-GB"/>
        </w:rPr>
        <w:instrText xml:space="preserve"> ADDIN ZOTERO_ITEM CSL_CITATION {"citationID":"q9b1wQIn","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4E91D011"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w:t>
      </w:r>
      <w:ins w:id="254" w:author="Sina Furkan Özdemir" w:date="2021-07-05T13:47:00Z">
        <w:r w:rsidR="00AE25AE">
          <w:rPr>
            <w:sz w:val="20"/>
            <w:szCs w:val="18"/>
            <w:lang w:val="en-GB"/>
          </w:rPr>
          <w:t xml:space="preserve">deputy </w:t>
        </w:r>
      </w:ins>
      <w:ins w:id="255" w:author="Sina Furkan Özdemir" w:date="2021-07-05T13:48:00Z">
        <w:r w:rsidR="00914968">
          <w:rPr>
            <w:sz w:val="20"/>
            <w:szCs w:val="18"/>
            <w:lang w:val="en-GB"/>
          </w:rPr>
          <w:t>D</w:t>
        </w:r>
      </w:ins>
      <w:ins w:id="256" w:author="Sina Furkan Özdemir" w:date="2021-07-05T13:47:00Z">
        <w:r w:rsidR="00AE25AE">
          <w:rPr>
            <w:sz w:val="20"/>
            <w:szCs w:val="18"/>
            <w:lang w:val="en-GB"/>
          </w:rPr>
          <w:t xml:space="preserve">irector- </w:t>
        </w:r>
      </w:ins>
      <w:ins w:id="257" w:author="Sina Furkan Özdemir" w:date="2021-07-05T13:48:00Z">
        <w:r w:rsidR="00914968">
          <w:rPr>
            <w:sz w:val="20"/>
            <w:szCs w:val="18"/>
            <w:lang w:val="en-GB"/>
          </w:rPr>
          <w:t>G</w:t>
        </w:r>
      </w:ins>
      <w:ins w:id="258" w:author="Sina Furkan Özdemir" w:date="2021-07-05T13:47:00Z">
        <w:r w:rsidR="00AE25AE">
          <w:rPr>
            <w:sz w:val="20"/>
            <w:szCs w:val="18"/>
            <w:lang w:val="en-GB"/>
          </w:rPr>
          <w:t>enerals (e.g</w:t>
        </w:r>
        <w:r w:rsidR="001E4A3A">
          <w:rPr>
            <w:sz w:val="20"/>
            <w:szCs w:val="18"/>
            <w:lang w:val="en-GB"/>
          </w:rPr>
          <w:t>.,</w:t>
        </w:r>
      </w:ins>
      <w:ins w:id="259" w:author="Sina Furkan Özdemir" w:date="2021-07-05T13:48:00Z">
        <w:r w:rsidR="00914968">
          <w:rPr>
            <w:sz w:val="20"/>
            <w:szCs w:val="18"/>
            <w:lang w:val="en-GB"/>
          </w:rPr>
          <w:t xml:space="preserve"> @</w:t>
        </w:r>
        <w:r w:rsidR="00914968" w:rsidRPr="00914968">
          <w:t xml:space="preserve"> </w:t>
        </w:r>
        <w:r w:rsidR="00914968" w:rsidRPr="00914968">
          <w:rPr>
            <w:sz w:val="20"/>
            <w:szCs w:val="18"/>
            <w:lang w:val="en-GB"/>
          </w:rPr>
          <w:t>SandraGallina</w:t>
        </w:r>
        <w:r w:rsidR="00914968">
          <w:rPr>
            <w:sz w:val="20"/>
            <w:szCs w:val="18"/>
            <w:lang w:val="en-GB"/>
          </w:rPr>
          <w:t>),</w:t>
        </w:r>
      </w:ins>
      <w:ins w:id="260" w:author="Sina Furkan Özdemir" w:date="2021-07-05T13:47:00Z">
        <w:r w:rsidR="001E4A3A">
          <w:rPr>
            <w:sz w:val="20"/>
            <w:szCs w:val="18"/>
            <w:lang w:val="en-GB"/>
          </w:rPr>
          <w:t xml:space="preserve"> </w:t>
        </w:r>
      </w:ins>
      <w:del w:id="261" w:author="Sina Furkan Özdemir" w:date="2021-07-05T13:47:00Z">
        <w:r w:rsidRPr="00A341E4" w:rsidDel="00AE25AE">
          <w:rPr>
            <w:sz w:val="20"/>
            <w:szCs w:val="18"/>
            <w:lang w:val="en-GB"/>
          </w:rPr>
          <w:delText xml:space="preserve">or </w:delText>
        </w:r>
      </w:del>
      <w:del w:id="262" w:author="Sina Furkan Özdemir" w:date="2021-07-05T13:48:00Z">
        <w:r w:rsidRPr="00A341E4" w:rsidDel="00914968">
          <w:rPr>
            <w:sz w:val="20"/>
            <w:szCs w:val="18"/>
            <w:lang w:val="en-GB"/>
          </w:rPr>
          <w:delText>agency heads (e.g.</w:delText>
        </w:r>
        <w:r w:rsidR="00B937F8" w:rsidRPr="00A341E4" w:rsidDel="00914968">
          <w:rPr>
            <w:sz w:val="20"/>
            <w:szCs w:val="18"/>
            <w:lang w:val="en-GB"/>
          </w:rPr>
          <w:delText>,</w:delText>
        </w:r>
        <w:r w:rsidRPr="00A341E4" w:rsidDel="00914968">
          <w:rPr>
            <w:sz w:val="20"/>
            <w:szCs w:val="18"/>
            <w:lang w:val="en-GB"/>
          </w:rPr>
          <w:delText xml:space="preserve"> @stefanomanservi)</w:delText>
        </w:r>
      </w:del>
      <w:ins w:id="263" w:author="Sina Furkan Özdemir" w:date="2021-07-05T13:48:00Z">
        <w:r w:rsidR="00914968">
          <w:rPr>
            <w:sz w:val="20"/>
            <w:szCs w:val="18"/>
            <w:lang w:val="en-GB"/>
          </w:rPr>
          <w:t xml:space="preserve">and agencies (e.g., </w:t>
        </w:r>
      </w:ins>
      <w:ins w:id="264" w:author="Sina Furkan Özdemir" w:date="2021-07-05T13:49:00Z">
        <w:r w:rsidR="00087902">
          <w:rPr>
            <w:sz w:val="20"/>
            <w:szCs w:val="18"/>
            <w:lang w:val="en-GB"/>
          </w:rPr>
          <w:t>@</w:t>
        </w:r>
        <w:r w:rsidR="00087902" w:rsidRPr="00087902">
          <w:t xml:space="preserve"> </w:t>
        </w:r>
        <w:r w:rsidR="00087902" w:rsidRPr="00087902">
          <w:rPr>
            <w:sz w:val="20"/>
            <w:szCs w:val="18"/>
            <w:lang w:val="en-GB"/>
          </w:rPr>
          <w:t>Europol</w:t>
        </w:r>
        <w:r w:rsidR="00087902">
          <w:rPr>
            <w:sz w:val="20"/>
            <w:szCs w:val="18"/>
            <w:lang w:val="en-GB"/>
          </w:rPr>
          <w:t>)</w:t>
        </w:r>
      </w:ins>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del w:id="265" w:author="Sina Furkan Özdemir" w:date="2021-07-05T13:49:00Z">
        <w:r w:rsidR="00630732" w:rsidDel="00542692">
          <w:rPr>
            <w:sz w:val="20"/>
            <w:szCs w:val="18"/>
            <w:lang w:val="en-GB"/>
          </w:rPr>
          <w:delText xml:space="preserve"> XXX</w:delText>
        </w:r>
      </w:del>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supranational behavior on social media, we cannot meaningfully analyz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0871EA08"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behavior on the platform. To construct this </w:t>
      </w:r>
      <w:r w:rsidR="00322DEE" w:rsidRPr="00A341E4">
        <w:rPr>
          <w:sz w:val="20"/>
          <w:szCs w:val="18"/>
          <w:lang w:val="en-GB"/>
        </w:rPr>
        <w:t>benchmark</w:t>
      </w:r>
      <w:r w:rsidRPr="00A341E4">
        <w:rPr>
          <w:sz w:val="20"/>
          <w:szCs w:val="18"/>
          <w:lang w:val="en-GB"/>
        </w:rPr>
        <w:t>, we streamed in tweets from 26 EU</w:t>
      </w:r>
      <w:ins w:id="266" w:author="Sina Furkan Özdemir" w:date="2021-07-05T13:53:00Z">
        <w:r w:rsidR="0098053B">
          <w:rPr>
            <w:rStyle w:val="FootnoteReference"/>
            <w:sz w:val="20"/>
            <w:szCs w:val="18"/>
            <w:lang w:val="en-GB"/>
          </w:rPr>
          <w:footnoteReference w:id="1"/>
        </w:r>
      </w:ins>
      <w:r w:rsidRPr="00A341E4">
        <w:rPr>
          <w:sz w:val="20"/>
          <w:szCs w:val="18"/>
          <w:lang w:val="en-GB"/>
        </w:rPr>
        <w:t xml:space="preserve">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Decahos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5E5FD89B"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a</w:t>
      </w:r>
      <w:ins w:id="269" w:author="Sina Furkan Özdemir" w:date="2021-07-05T13:53:00Z">
        <w:r w:rsidR="001A0796">
          <w:rPr>
            <w:sz w:val="20"/>
            <w:szCs w:val="18"/>
            <w:lang w:val="en-GB"/>
          </w:rPr>
          <w:t>n</w:t>
        </w:r>
      </w:ins>
      <w:r w:rsidR="00A233EF" w:rsidRPr="00A341E4">
        <w:rPr>
          <w:sz w:val="20"/>
          <w:szCs w:val="18"/>
          <w:lang w:val="en-GB"/>
        </w:rPr>
        <w:t xml:space="preserve"> </w:t>
      </w:r>
      <w:r w:rsidRPr="00A341E4">
        <w:rPr>
          <w:sz w:val="20"/>
          <w:szCs w:val="18"/>
          <w:lang w:val="en-GB"/>
        </w:rPr>
        <w:t>executive</w:t>
      </w:r>
      <w:ins w:id="270" w:author="Sina Furkan Özdemir" w:date="2021-07-05T13:53:00Z">
        <w:r w:rsidR="001A0796">
          <w:rPr>
            <w:sz w:val="20"/>
            <w:szCs w:val="18"/>
            <w:lang w:val="en-GB"/>
          </w:rPr>
          <w:t xml:space="preserve"> branch</w:t>
        </w:r>
      </w:ins>
      <w:r w:rsidRPr="00A341E4">
        <w:rPr>
          <w:sz w:val="20"/>
          <w:szCs w:val="18"/>
          <w:lang w:val="en-GB"/>
        </w:rPr>
        <w:t xml:space="preser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lastRenderedPageBreak/>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720ADA9C"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agencies and individuals who are in charge of these institutions (see </w:t>
      </w:r>
      <w:r w:rsidR="00630732" w:rsidRPr="00062E48">
        <w:rPr>
          <w:sz w:val="20"/>
          <w:szCs w:val="18"/>
          <w:lang w:val="en-GB"/>
          <w:rPrChange w:id="271" w:author="Sina Furkan Özdemir" w:date="2021-07-05T13:54:00Z">
            <w:rPr>
              <w:sz w:val="20"/>
              <w:szCs w:val="18"/>
              <w:highlight w:val="yellow"/>
              <w:lang w:val="en-GB"/>
            </w:rPr>
          </w:rPrChange>
        </w:rPr>
        <w:t>A</w:t>
      </w:r>
      <w:r w:rsidRPr="00062E48">
        <w:rPr>
          <w:sz w:val="20"/>
          <w:szCs w:val="18"/>
          <w:lang w:val="en-GB"/>
          <w:rPrChange w:id="272" w:author="Sina Furkan Özdemir" w:date="2021-07-05T13:54:00Z">
            <w:rPr>
              <w:sz w:val="20"/>
              <w:szCs w:val="18"/>
              <w:highlight w:val="yellow"/>
              <w:lang w:val="en-GB"/>
            </w:rPr>
          </w:rPrChange>
        </w:rPr>
        <w:t xml:space="preserve">ppendix </w:t>
      </w:r>
      <w:r w:rsidR="00630732" w:rsidRPr="00062E48">
        <w:rPr>
          <w:sz w:val="20"/>
          <w:szCs w:val="18"/>
          <w:lang w:val="en-GB"/>
          <w:rPrChange w:id="273" w:author="Sina Furkan Özdemir" w:date="2021-07-05T13:54:00Z">
            <w:rPr>
              <w:sz w:val="20"/>
              <w:szCs w:val="18"/>
              <w:highlight w:val="yellow"/>
              <w:lang w:val="en-GB"/>
            </w:rPr>
          </w:rPrChange>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del w:id="274" w:author="Sina Furkan Özdemir" w:date="2021-07-05T13:54:00Z">
        <w:r w:rsidRPr="00A341E4" w:rsidDel="00062E48">
          <w:rPr>
            <w:sz w:val="20"/>
            <w:szCs w:val="18"/>
            <w:lang w:val="en-GB"/>
          </w:rPr>
          <w:delText xml:space="preserve"> of </w:delText>
        </w:r>
        <w:r w:rsidR="00AC7F9F" w:rsidRPr="00A341E4" w:rsidDel="00062E48">
          <w:rPr>
            <w:sz w:val="20"/>
            <w:szCs w:val="18"/>
            <w:lang w:val="en-GB"/>
          </w:rPr>
          <w:delText>168</w:delText>
        </w:r>
        <w:r w:rsidRPr="00A341E4" w:rsidDel="00062E48">
          <w:rPr>
            <w:sz w:val="20"/>
            <w:szCs w:val="18"/>
            <w:lang w:val="en-GB"/>
          </w:rPr>
          <w:delText xml:space="preserve"> accounts</w:delText>
        </w:r>
      </w:del>
      <w:r w:rsidRPr="00A341E4">
        <w:rPr>
          <w:sz w:val="20"/>
          <w:szCs w:val="18"/>
          <w:lang w:val="en-GB"/>
        </w:rPr>
        <w:t>). Collecting the data analogous</w:t>
      </w:r>
      <w:del w:id="275" w:author="Sina Furkan Özdemir" w:date="2021-07-05T13:54:00Z">
        <w:r w:rsidRPr="00A341E4" w:rsidDel="001B53FB">
          <w:rPr>
            <w:sz w:val="20"/>
            <w:szCs w:val="18"/>
            <w:lang w:val="en-GB"/>
          </w:rPr>
          <w:delText>ly</w:delText>
        </w:r>
      </w:del>
      <w:r w:rsidRPr="00A341E4">
        <w:rPr>
          <w:sz w:val="20"/>
          <w:szCs w:val="18"/>
          <w:lang w:val="en-GB"/>
        </w:rPr>
        <w:t xml:space="preserve">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identified IOs that have a</w:t>
      </w:r>
      <w:ins w:id="276" w:author="Sina Furkan Özdemir" w:date="2021-07-05T13:55:00Z">
        <w:r w:rsidR="001B53FB">
          <w:rPr>
            <w:sz w:val="20"/>
            <w:szCs w:val="18"/>
            <w:lang w:val="en-GB"/>
          </w:rPr>
          <w:t xml:space="preserve"> similar</w:t>
        </w:r>
      </w:ins>
      <w:r w:rsidRPr="00A341E4">
        <w:rPr>
          <w:sz w:val="20"/>
          <w:szCs w:val="18"/>
          <w:lang w:val="en-GB"/>
        </w:rPr>
        <w:t xml:space="preserve"> </w:t>
      </w:r>
      <w:del w:id="277" w:author="Sina Furkan Özdemir" w:date="2021-07-05T13:54:00Z">
        <w:r w:rsidRPr="00A341E4" w:rsidDel="001B53FB">
          <w:rPr>
            <w:sz w:val="20"/>
            <w:szCs w:val="18"/>
            <w:lang w:val="en-GB"/>
          </w:rPr>
          <w:delText xml:space="preserve">roughly </w:delText>
        </w:r>
      </w:del>
      <w:del w:id="278" w:author="Sina Furkan Özdemir" w:date="2021-07-05T13:55:00Z">
        <w:r w:rsidRPr="00A341E4" w:rsidDel="001B53FB">
          <w:rPr>
            <w:sz w:val="20"/>
            <w:szCs w:val="18"/>
            <w:lang w:val="en-GB"/>
          </w:rPr>
          <w:delText>similar</w:delText>
        </w:r>
      </w:del>
      <w:r w:rsidRPr="00A341E4">
        <w:rPr>
          <w:sz w:val="20"/>
          <w:szCs w:val="18"/>
          <w:lang w:val="en-GB"/>
        </w:rPr>
        <w:t xml:space="preserve"> policy scope as the EU, picking those organizations that are in the range of one standard deviation around the EU with regard to the number of policy areas </w:t>
      </w:r>
      <w:del w:id="279" w:author="Sina Furkan Özdemir" w:date="2021-07-05T13:55:00Z">
        <w:r w:rsidRPr="00A341E4" w:rsidDel="00A02D15">
          <w:rPr>
            <w:sz w:val="20"/>
            <w:szCs w:val="18"/>
            <w:lang w:val="en-GB"/>
          </w:rPr>
          <w:delText xml:space="preserve">covered </w:delText>
        </w:r>
      </w:del>
      <w:r w:rsidRPr="00A341E4">
        <w:rPr>
          <w:sz w:val="20"/>
          <w:szCs w:val="18"/>
          <w:lang w:val="en-GB"/>
        </w:rPr>
        <w:t xml:space="preserve">as provided in the MIA data set </w:t>
      </w:r>
      <w:r w:rsidRPr="00A341E4">
        <w:rPr>
          <w:sz w:val="20"/>
          <w:szCs w:val="18"/>
          <w:lang w:val="en-GB"/>
        </w:rPr>
        <w:fldChar w:fldCharType="begin"/>
      </w:r>
      <w:r w:rsidR="002B481C">
        <w:rPr>
          <w:sz w:val="20"/>
          <w:szCs w:val="18"/>
          <w:lang w:val="en-GB"/>
        </w:rPr>
        <w:instrText xml:space="preserve"> ADDIN ZOTERO_ITEM CSL_CITATION {"citationID":"RL62GK6y","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2B481C">
        <w:rPr>
          <w:sz w:val="20"/>
          <w:szCs w:val="18"/>
          <w:lang w:val="en-GB"/>
        </w:rPr>
        <w:instrText xml:space="preserve"> ADDIN ZOTERO_ITEM CSL_CITATION {"citationID":"chwXuusD","properties":{"formattedCitation":"(2020; full list in Appendix A3)","plainCitation":"(2020; full list in Appendix A3)","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our tweet sample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42939841" w:rsidR="00582374" w:rsidRPr="00A341E4" w:rsidRDefault="009C6D4B" w:rsidP="009C6D4B">
      <w:pPr>
        <w:pStyle w:val="Caption"/>
        <w:keepNext/>
        <w:keepLines/>
        <w:jc w:val="center"/>
        <w:rPr>
          <w:b/>
          <w:bCs/>
          <w:color w:val="auto"/>
          <w:sz w:val="20"/>
          <w:lang w:val="en-GB"/>
        </w:rPr>
      </w:pPr>
      <w:bookmarkStart w:id="280"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280"/>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125"/>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2DFAEB41"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us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lastRenderedPageBreak/>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4D475131" w:rsidR="00DB0C73" w:rsidRPr="00A341E4" w:rsidRDefault="005D4A7B" w:rsidP="005D4A7B">
      <w:pPr>
        <w:pStyle w:val="Caption"/>
        <w:keepLines/>
        <w:jc w:val="center"/>
        <w:rPr>
          <w:color w:val="auto"/>
          <w:sz w:val="20"/>
          <w:lang w:val="en-GB"/>
        </w:rPr>
      </w:pPr>
      <w:bookmarkStart w:id="281"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1</w:t>
      </w:r>
      <w:r w:rsidRPr="00A341E4">
        <w:rPr>
          <w:b/>
          <w:bCs/>
          <w:color w:val="auto"/>
          <w:lang w:val="en-GB"/>
        </w:rPr>
        <w:fldChar w:fldCharType="end"/>
      </w:r>
      <w:bookmarkEnd w:id="281"/>
      <w:r w:rsidRPr="00A341E4">
        <w:rPr>
          <w:color w:val="auto"/>
          <w:lang w:val="en-GB"/>
        </w:rPr>
        <w:t>: Number of tweets per day and account</w:t>
      </w:r>
    </w:p>
    <w:p w14:paraId="66283671" w14:textId="133C5E20"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2B481C">
        <w:rPr>
          <w:sz w:val="20"/>
          <w:szCs w:val="18"/>
          <w:lang w:val="en-GB"/>
        </w:rPr>
        <w:instrText xml:space="preserve"> ADDIN ZOTERO_ITEM CSL_CITATION {"citationID":"GjJDuD2d","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4B6E420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AF60994"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population of supranational actors.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tweets per day) is not systematically distinct from our UK benchmark sample (2.23 daily tweets) and markedly lower than in sample of tweets from international organizations (4 daily tweets).</w:t>
      </w:r>
    </w:p>
    <w:p w14:paraId="7D8B4BD2" w14:textId="7C5C2068"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ins w:id="282" w:author="Sina Furkan Özdemir" w:date="2021-07-05T14:58:00Z">
        <w:r w:rsidR="00DE17A6">
          <w:rPr>
            <w:sz w:val="20"/>
            <w:szCs w:val="20"/>
            <w:lang w:val="en-GB"/>
          </w:rPr>
          <w:t xml:space="preserve"> total</w:t>
        </w:r>
      </w:ins>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2A9061C2"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w:t>
      </w:r>
      <w:r w:rsidR="003C3069">
        <w:rPr>
          <w:sz w:val="20"/>
          <w:szCs w:val="18"/>
          <w:lang w:val="en-GB"/>
        </w:rPr>
        <w:t xml:space="preserve"> discussed</w:t>
      </w:r>
      <w:r w:rsidR="008A6FB2" w:rsidRPr="00A341E4">
        <w:rPr>
          <w:sz w:val="20"/>
          <w:szCs w:val="18"/>
          <w:lang w:val="en-GB"/>
        </w:rPr>
        <w:t xml:space="preserve"> 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 xml:space="preserve">separately </w:t>
      </w:r>
      <w:r w:rsidR="008A6FB2" w:rsidRPr="00A341E4">
        <w:rPr>
          <w:sz w:val="20"/>
          <w:szCs w:val="18"/>
          <w:lang w:val="en-GB"/>
        </w:rPr>
        <w:t>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Change w:id="283" w:author="Sina Furkan Özdemir" w:date="2021-07-05T15:05: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5498"/>
        <w:gridCol w:w="4068"/>
        <w:tblGridChange w:id="284">
          <w:tblGrid>
            <w:gridCol w:w="5678"/>
            <w:gridCol w:w="4068"/>
          </w:tblGrid>
        </w:tblGridChange>
      </w:tblGrid>
      <w:tr w:rsidR="008A6FB2" w:rsidRPr="00A341E4" w14:paraId="57438C9F" w14:textId="77777777" w:rsidTr="005025AC">
        <w:trPr>
          <w:tblHeader/>
          <w:tblCellSpacing w:w="15" w:type="dxa"/>
          <w:trPrChange w:id="285" w:author="Sina Furkan Özdemir" w:date="2021-07-05T15:05:00Z">
            <w:trPr>
              <w:tblHeader/>
              <w:tblCellSpacing w:w="15" w:type="dxa"/>
            </w:trPr>
          </w:trPrChange>
        </w:trPr>
        <w:tc>
          <w:tcPr>
            <w:tcW w:w="5453" w:type="dxa"/>
            <w:tcBorders>
              <w:top w:val="single" w:sz="4" w:space="0" w:color="auto"/>
              <w:bottom w:val="double" w:sz="4" w:space="0" w:color="auto"/>
            </w:tcBorders>
            <w:vAlign w:val="center"/>
            <w:hideMark/>
            <w:tcPrChange w:id="286" w:author="Sina Furkan Özdemir" w:date="2021-07-05T15:05:00Z">
              <w:tcPr>
                <w:tcW w:w="0" w:type="auto"/>
                <w:tcBorders>
                  <w:top w:val="single" w:sz="4" w:space="0" w:color="auto"/>
                  <w:bottom w:val="double" w:sz="4" w:space="0" w:color="auto"/>
                </w:tcBorders>
                <w:vAlign w:val="center"/>
                <w:hideMark/>
              </w:tcPr>
            </w:tcPrChange>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Change w:id="287" w:author="Sina Furkan Özdemir" w:date="2021-07-05T15:05:00Z">
              <w:tcPr>
                <w:tcW w:w="0" w:type="auto"/>
                <w:tcBorders>
                  <w:top w:val="single" w:sz="4" w:space="0" w:color="auto"/>
                  <w:bottom w:val="double" w:sz="4" w:space="0" w:color="auto"/>
                </w:tcBorders>
                <w:vAlign w:val="center"/>
                <w:hideMark/>
              </w:tcPr>
            </w:tcPrChange>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5025AC">
        <w:trPr>
          <w:tblCellSpacing w:w="15" w:type="dxa"/>
          <w:trPrChange w:id="288" w:author="Sina Furkan Özdemir" w:date="2021-07-05T15:05:00Z">
            <w:trPr>
              <w:tblCellSpacing w:w="15" w:type="dxa"/>
            </w:trPr>
          </w:trPrChange>
        </w:trPr>
        <w:tc>
          <w:tcPr>
            <w:tcW w:w="5453" w:type="dxa"/>
            <w:tcBorders>
              <w:bottom w:val="single" w:sz="4" w:space="0" w:color="auto"/>
            </w:tcBorders>
            <w:vAlign w:val="center"/>
            <w:hideMark/>
            <w:tcPrChange w:id="289" w:author="Sina Furkan Özdemir" w:date="2021-07-05T15:05:00Z">
              <w:tcPr>
                <w:tcW w:w="0" w:type="auto"/>
                <w:tcBorders>
                  <w:bottom w:val="single" w:sz="4" w:space="0" w:color="auto"/>
                </w:tcBorders>
                <w:vAlign w:val="center"/>
                <w:hideMark/>
              </w:tcPr>
            </w:tcPrChange>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Change w:id="290" w:author="Sina Furkan Özdemir" w:date="2021-07-05T15:05:00Z">
              <w:tcPr>
                <w:tcW w:w="0" w:type="auto"/>
                <w:tcBorders>
                  <w:bottom w:val="single" w:sz="4" w:space="0" w:color="auto"/>
                </w:tcBorders>
                <w:vAlign w:val="center"/>
                <w:hideMark/>
              </w:tcPr>
            </w:tcPrChange>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8A6FB2" w:rsidRPr="00A341E4" w14:paraId="242A24A9" w14:textId="77777777" w:rsidTr="005025AC">
        <w:trPr>
          <w:tblCellSpacing w:w="15" w:type="dxa"/>
          <w:trPrChange w:id="291" w:author="Sina Furkan Özdemir" w:date="2021-07-05T15:05:00Z">
            <w:trPr>
              <w:tblCellSpacing w:w="15" w:type="dxa"/>
            </w:trPr>
          </w:trPrChange>
        </w:trPr>
        <w:tc>
          <w:tcPr>
            <w:tcW w:w="5453" w:type="dxa"/>
            <w:tcBorders>
              <w:bottom w:val="double" w:sz="4" w:space="0" w:color="auto"/>
            </w:tcBorders>
            <w:vAlign w:val="center"/>
            <w:hideMark/>
            <w:tcPrChange w:id="292" w:author="Sina Furkan Özdemir" w:date="2021-07-05T15:05:00Z">
              <w:tcPr>
                <w:tcW w:w="0" w:type="auto"/>
                <w:tcBorders>
                  <w:bottom w:val="double" w:sz="4" w:space="0" w:color="auto"/>
                </w:tcBorders>
                <w:vAlign w:val="center"/>
                <w:hideMark/>
              </w:tcPr>
            </w:tcPrChange>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Change w:id="293" w:author="Sina Furkan Özdemir" w:date="2021-07-05T15:05:00Z">
              <w:tcPr>
                <w:tcW w:w="0" w:type="auto"/>
                <w:tcBorders>
                  <w:bottom w:val="double" w:sz="4" w:space="0" w:color="auto"/>
                </w:tcBorders>
                <w:vAlign w:val="center"/>
                <w:hideMark/>
              </w:tcPr>
            </w:tcPrChange>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Sharing risk. Maximising impact. Today we’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2A97C719" w:rsidR="00AB6DA4" w:rsidRPr="00A341E4" w:rsidRDefault="00AB6DA4" w:rsidP="00AB6DA4">
      <w:pPr>
        <w:pStyle w:val="Caption"/>
        <w:keepNext/>
        <w:keepLines/>
        <w:jc w:val="center"/>
        <w:rPr>
          <w:b/>
          <w:bCs/>
          <w:color w:val="auto"/>
          <w:sz w:val="20"/>
          <w:lang w:val="en-GB"/>
        </w:rPr>
      </w:pPr>
      <w:bookmarkStart w:id="294"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294"/>
      <w:r w:rsidRPr="00A341E4">
        <w:rPr>
          <w:b/>
          <w:bCs/>
          <w:color w:val="auto"/>
          <w:lang w:val="en-GB"/>
        </w:rPr>
        <w:t xml:space="preserve">: </w:t>
      </w:r>
      <w:r w:rsidRPr="00A341E4">
        <w:rPr>
          <w:color w:val="auto"/>
          <w:lang w:val="en-GB"/>
        </w:rPr>
        <w:t>Tweet text processing examples</w:t>
      </w:r>
    </w:p>
    <w:p w14:paraId="538D785D" w14:textId="4824B3DE"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2B481C">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24E5E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2B481C">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2B481C">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2B481C">
        <w:rPr>
          <w:sz w:val="20"/>
          <w:szCs w:val="18"/>
          <w:lang w:val="en-GB"/>
        </w:rPr>
        <w:instrText xml:space="preserve"> ADDIN ZOTERO_ITEM CSL_CITATION {"citationID":"ntDVyRrJ","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4092042E"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2B481C">
        <w:rPr>
          <w:sz w:val="20"/>
          <w:szCs w:val="18"/>
          <w:lang w:val="en-GB"/>
        </w:rPr>
        <w:instrText xml:space="preserve"> ADDIN ZOTERO_ITEM CSL_CITATION {"citationID":"FoWThNVt","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B481C">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4569,"uris":["http://zotero.org/groups/2912652/items/7CJBS4SK"],"uri":["http://zotero.org/groups/2912652/items/7CJBS4SK"],"itemData":{"id":4569,"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4570,"uris":["http://zotero.org/groups/2912652/items/7AIUSDVY"],"uri":["http://zotero.org/groups/2912652/items/7AIUSDVY"],"itemData":{"id":45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01C2E58"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 </w:t>
      </w:r>
      <w:r w:rsidRPr="00A341E4">
        <w:rPr>
          <w:sz w:val="20"/>
          <w:szCs w:val="18"/>
          <w:lang w:val="en-GB"/>
        </w:rPr>
        <w:t>we capture how often it occurs in the overall Google books corpus, the broadest available representation of 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B481C">
        <w:rPr>
          <w:sz w:val="20"/>
          <w:szCs w:val="18"/>
          <w:lang w:val="en-GB"/>
        </w:rPr>
        <w:instrText xml:space="preserve"> ADDIN ZOTERO_ITEM CSL_CITATION {"citationID":"3KaVAwQt","properties":{"formattedCitation":"(as validated in Benoit {\\i{}et al.} 2019)","plainCitation":"(as validated in Benoit et al. 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707D6122"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B481C">
        <w:rPr>
          <w:sz w:val="20"/>
          <w:szCs w:val="18"/>
          <w:lang w:val="en-GB"/>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8B22AF5" w:rsidR="00CD6A32" w:rsidRPr="00A341E4" w:rsidRDefault="00CD6A32" w:rsidP="00CD6A32">
      <w:pPr>
        <w:pStyle w:val="Caption"/>
        <w:keepLines/>
        <w:jc w:val="center"/>
        <w:rPr>
          <w:color w:val="auto"/>
          <w:sz w:val="20"/>
          <w:lang w:val="en-GB"/>
        </w:rPr>
      </w:pPr>
      <w:bookmarkStart w:id="295"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2</w:t>
      </w:r>
      <w:r w:rsidRPr="00A341E4">
        <w:rPr>
          <w:b/>
          <w:bCs/>
          <w:color w:val="auto"/>
          <w:lang w:val="en-GB"/>
        </w:rPr>
        <w:fldChar w:fldCharType="end"/>
      </w:r>
      <w:bookmarkEnd w:id="295"/>
      <w:r w:rsidRPr="00A341E4">
        <w:rPr>
          <w:color w:val="auto"/>
          <w:lang w:val="en-GB"/>
        </w:rPr>
        <w:t>: Language clarity indicators</w:t>
      </w:r>
    </w:p>
    <w:p w14:paraId="21982503" w14:textId="12E8669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supranational communication is clearly and significantly harder to understand</w:t>
      </w:r>
      <w:ins w:id="296" w:author="Sina Furkan Özdemir" w:date="2021-07-05T16:03:00Z">
        <w:r w:rsidR="00217A3A">
          <w:rPr>
            <w:sz w:val="20"/>
            <w:szCs w:val="18"/>
            <w:lang w:val="en-GB"/>
          </w:rPr>
          <w:t xml:space="preserve"> for</w:t>
        </w:r>
      </w:ins>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2B481C">
        <w:rPr>
          <w:sz w:val="20"/>
          <w:szCs w:val="18"/>
          <w:lang w:val="en-GB"/>
        </w:rPr>
        <w:instrText xml:space="preserve"> ADDIN ZOTERO_ITEM CSL_CITATION {"citationID":"B3sU2PoN","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also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60181CE1"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26491723" w:rsidR="006B4C5B" w:rsidRPr="00A341E4" w:rsidRDefault="006B4C5B" w:rsidP="006B4C5B">
      <w:pPr>
        <w:pStyle w:val="Caption"/>
        <w:keepLines/>
        <w:jc w:val="center"/>
        <w:rPr>
          <w:color w:val="auto"/>
          <w:sz w:val="20"/>
          <w:lang w:val="en-GB"/>
        </w:rPr>
      </w:pPr>
      <w:bookmarkStart w:id="29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297"/>
      <w:r w:rsidRPr="00A341E4">
        <w:rPr>
          <w:color w:val="auto"/>
          <w:lang w:val="en-GB"/>
        </w:rPr>
        <w:t xml:space="preserve">: </w:t>
      </w:r>
      <w:r>
        <w:rPr>
          <w:color w:val="auto"/>
          <w:lang w:val="en-GB"/>
        </w:rPr>
        <w:t>Multimedia usage</w:t>
      </w:r>
    </w:p>
    <w:p w14:paraId="781A369B" w14:textId="282FEE49"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TikTok,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3F9383F9"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2B481C">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3D41D860" w14:textId="14664785"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del w:id="298" w:author="Sina Furkan Özdemir" w:date="2021-07-06T14:46:00Z">
        <w:r w:rsidDel="003361B0">
          <w:rPr>
            <w:sz w:val="20"/>
            <w:szCs w:val="18"/>
            <w:lang w:val="en-GB"/>
          </w:rPr>
          <w:delText>Also</w:delText>
        </w:r>
      </w:del>
      <w:ins w:id="299" w:author="Sina Furkan Özdemir" w:date="2021-07-06T14:46:00Z">
        <w:r w:rsidR="003361B0">
          <w:rPr>
            <w:sz w:val="20"/>
            <w:szCs w:val="18"/>
            <w:lang w:val="en-GB"/>
          </w:rPr>
          <w:t>Also,</w:t>
        </w:r>
      </w:ins>
      <w:r>
        <w:rPr>
          <w:sz w:val="20"/>
          <w:szCs w:val="18"/>
          <w:lang w:val="en-GB"/>
        </w:rPr>
        <w:t xml:space="preserve"> with regard to this </w:t>
      </w:r>
      <w:r>
        <w:rPr>
          <w:sz w:val="20"/>
          <w:szCs w:val="18"/>
          <w:lang w:val="en-GB"/>
        </w:rPr>
        <w:lastRenderedPageBreak/>
        <w:t xml:space="preserve">communication feature, tweets from supranational EU actors are on par 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758C2E1E"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58D0F375"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2DF77B2F" w:rsidR="00697553" w:rsidDel="00AA48E1" w:rsidRDefault="00697553" w:rsidP="00FC6904">
      <w:pPr>
        <w:spacing w:before="120" w:after="0" w:line="240" w:lineRule="auto"/>
        <w:jc w:val="both"/>
        <w:rPr>
          <w:del w:id="300" w:author="Sina Furkan Özdemir" w:date="2021-07-05T16:23:00Z"/>
          <w:sz w:val="20"/>
          <w:szCs w:val="18"/>
          <w:lang w:val="en-GB"/>
        </w:rPr>
      </w:pPr>
    </w:p>
    <w:p w14:paraId="21C44ACF" w14:textId="5C4D8528" w:rsidR="00532D33" w:rsidRPr="00A341E4" w:rsidDel="00AA48E1" w:rsidRDefault="00532D33" w:rsidP="00532D33">
      <w:pPr>
        <w:spacing w:before="120" w:after="0" w:line="240" w:lineRule="auto"/>
        <w:jc w:val="both"/>
        <w:rPr>
          <w:del w:id="301" w:author="Sina Furkan Özdemir" w:date="2021-07-05T16:23:00Z"/>
          <w:b/>
          <w:sz w:val="20"/>
          <w:szCs w:val="18"/>
          <w:lang w:val="en-GB"/>
        </w:rPr>
      </w:pPr>
      <w:del w:id="302" w:author="Sina Furkan Özdemir" w:date="2021-07-05T16:23:00Z">
        <w:r w:rsidDel="00AA48E1">
          <w:rPr>
            <w:b/>
            <w:sz w:val="20"/>
            <w:szCs w:val="18"/>
            <w:lang w:val="en-GB"/>
          </w:rPr>
          <w:delText>4</w:delText>
        </w:r>
        <w:r w:rsidRPr="00A341E4" w:rsidDel="00AA48E1">
          <w:rPr>
            <w:b/>
            <w:sz w:val="20"/>
            <w:szCs w:val="18"/>
            <w:lang w:val="en-GB"/>
          </w:rPr>
          <w:delText xml:space="preserve">. </w:delText>
        </w:r>
        <w:r w:rsidR="002E534C" w:rsidDel="00AA48E1">
          <w:rPr>
            <w:b/>
            <w:sz w:val="20"/>
            <w:szCs w:val="18"/>
            <w:lang w:val="en-GB"/>
          </w:rPr>
          <w:delText xml:space="preserve">Supranational engagement </w:delText>
        </w:r>
        <w:r w:rsidDel="00AA48E1">
          <w:rPr>
            <w:b/>
            <w:sz w:val="20"/>
            <w:szCs w:val="18"/>
            <w:lang w:val="en-GB"/>
          </w:rPr>
          <w:delText>with the Twitter discourse</w:delText>
        </w:r>
      </w:del>
    </w:p>
    <w:p w14:paraId="55B4170F" w14:textId="307E803B" w:rsidR="00532D33" w:rsidDel="00AA48E1" w:rsidRDefault="00D06036" w:rsidP="00D114D6">
      <w:pPr>
        <w:spacing w:before="120" w:after="0" w:line="240" w:lineRule="auto"/>
        <w:jc w:val="both"/>
        <w:rPr>
          <w:del w:id="303" w:author="Sina Furkan Özdemir" w:date="2021-07-05T16:23:00Z"/>
          <w:sz w:val="20"/>
          <w:szCs w:val="18"/>
          <w:lang w:val="en-GB"/>
        </w:rPr>
      </w:pPr>
      <w:del w:id="304" w:author="Sina Furkan Özdemir" w:date="2021-07-05T16:23:00Z">
        <w:r w:rsidDel="00AA48E1">
          <w:rPr>
            <w:sz w:val="20"/>
            <w:szCs w:val="18"/>
            <w:lang w:val="en-GB"/>
          </w:rPr>
          <w:delText>XXX</w:delText>
        </w:r>
      </w:del>
    </w:p>
    <w:p w14:paraId="5E312A44" w14:textId="67EF0ED1" w:rsidR="00D06036" w:rsidDel="00AA48E1" w:rsidRDefault="008F5906" w:rsidP="00D114D6">
      <w:pPr>
        <w:spacing w:before="120" w:after="0" w:line="240" w:lineRule="auto"/>
        <w:jc w:val="both"/>
        <w:rPr>
          <w:del w:id="305" w:author="Sina Furkan Özdemir" w:date="2021-07-05T16:23:00Z"/>
          <w:sz w:val="20"/>
          <w:szCs w:val="18"/>
          <w:lang w:val="en-GB"/>
        </w:rPr>
      </w:pPr>
      <w:del w:id="306" w:author="Sina Furkan Özdemir" w:date="2021-07-05T16:23:00Z">
        <w:r w:rsidDel="00AA48E1">
          <w:rPr>
            <w:noProof/>
          </w:rPr>
          <w:drawing>
            <wp:inline distT="0" distB="0" distL="0" distR="0" wp14:anchorId="6AD7EB8D" wp14:editId="01EFFE4A">
              <wp:extent cx="6188710" cy="2473960"/>
              <wp:effectExtent l="19050" t="19050" r="21590" b="2159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2473960"/>
                      </a:xfrm>
                      <a:prstGeom prst="rect">
                        <a:avLst/>
                      </a:prstGeom>
                      <a:noFill/>
                      <a:ln>
                        <a:solidFill>
                          <a:schemeClr val="tx1"/>
                        </a:solidFill>
                      </a:ln>
                    </pic:spPr>
                  </pic:pic>
                </a:graphicData>
              </a:graphic>
            </wp:inline>
          </w:drawing>
        </w:r>
      </w:del>
    </w:p>
    <w:p w14:paraId="09F38414" w14:textId="5144C3E7" w:rsidR="008F5906" w:rsidRPr="00A341E4" w:rsidDel="00AA48E1" w:rsidRDefault="008F5906" w:rsidP="008F5906">
      <w:pPr>
        <w:pStyle w:val="Caption"/>
        <w:keepLines/>
        <w:jc w:val="center"/>
        <w:rPr>
          <w:del w:id="307" w:author="Sina Furkan Özdemir" w:date="2021-07-05T16:23:00Z"/>
          <w:color w:val="auto"/>
          <w:sz w:val="20"/>
          <w:lang w:val="en-GB"/>
        </w:rPr>
      </w:pPr>
      <w:del w:id="308" w:author="Sina Furkan Özdemir" w:date="2021-07-05T16:23:00Z">
        <w:r w:rsidRPr="00A341E4" w:rsidDel="00AA48E1">
          <w:rPr>
            <w:b/>
            <w:bCs/>
            <w:color w:val="auto"/>
            <w:lang w:val="en-GB"/>
          </w:rPr>
          <w:delText xml:space="preserve">Figure </w:delText>
        </w:r>
        <w:r w:rsidRPr="00A341E4" w:rsidDel="00AA48E1">
          <w:rPr>
            <w:b/>
            <w:bCs/>
            <w:i w:val="0"/>
            <w:iCs w:val="0"/>
            <w:lang w:val="en-GB"/>
          </w:rPr>
          <w:fldChar w:fldCharType="begin"/>
        </w:r>
        <w:r w:rsidRPr="00A341E4" w:rsidDel="00AA48E1">
          <w:rPr>
            <w:b/>
            <w:bCs/>
            <w:color w:val="auto"/>
            <w:lang w:val="en-GB"/>
          </w:rPr>
          <w:delInstrText xml:space="preserve"> SEQ Figure \* ARABIC </w:delInstrText>
        </w:r>
        <w:r w:rsidRPr="00A341E4" w:rsidDel="00AA48E1">
          <w:rPr>
            <w:b/>
            <w:bCs/>
            <w:i w:val="0"/>
            <w:iCs w:val="0"/>
            <w:lang w:val="en-GB"/>
          </w:rPr>
          <w:fldChar w:fldCharType="separate"/>
        </w:r>
        <w:r w:rsidR="00C51789" w:rsidDel="00AA48E1">
          <w:rPr>
            <w:b/>
            <w:bCs/>
            <w:noProof/>
            <w:color w:val="auto"/>
            <w:lang w:val="en-GB"/>
          </w:rPr>
          <w:delText>4</w:delText>
        </w:r>
        <w:r w:rsidRPr="00A341E4" w:rsidDel="00AA48E1">
          <w:rPr>
            <w:b/>
            <w:bCs/>
            <w:i w:val="0"/>
            <w:iCs w:val="0"/>
            <w:lang w:val="en-GB"/>
          </w:rPr>
          <w:fldChar w:fldCharType="end"/>
        </w:r>
        <w:r w:rsidRPr="00A341E4" w:rsidDel="00AA48E1">
          <w:rPr>
            <w:color w:val="auto"/>
            <w:lang w:val="en-GB"/>
          </w:rPr>
          <w:delText xml:space="preserve">: </w:delText>
        </w:r>
        <w:r w:rsidDel="00AA48E1">
          <w:rPr>
            <w:color w:val="auto"/>
            <w:lang w:val="en-GB"/>
          </w:rPr>
          <w:delText>Supranational engagement with messages from other users</w:delText>
        </w:r>
      </w:del>
    </w:p>
    <w:p w14:paraId="24414529" w14:textId="561C4637" w:rsidR="00D06036" w:rsidDel="00AA48E1" w:rsidRDefault="00D06036" w:rsidP="00D114D6">
      <w:pPr>
        <w:spacing w:before="120" w:after="0" w:line="240" w:lineRule="auto"/>
        <w:jc w:val="both"/>
        <w:rPr>
          <w:del w:id="309" w:author="Sina Furkan Özdemir" w:date="2021-07-05T16:23:00Z"/>
          <w:sz w:val="20"/>
          <w:szCs w:val="18"/>
          <w:lang w:val="en-GB"/>
        </w:rPr>
      </w:pPr>
    </w:p>
    <w:p w14:paraId="3213E53C" w14:textId="499675A9" w:rsidR="006961DA" w:rsidDel="00AA48E1" w:rsidRDefault="00A76940" w:rsidP="00D114D6">
      <w:pPr>
        <w:spacing w:before="120" w:after="0" w:line="240" w:lineRule="auto"/>
        <w:jc w:val="both"/>
        <w:rPr>
          <w:del w:id="310" w:author="Sina Furkan Özdemir" w:date="2021-07-05T16:23:00Z"/>
          <w:sz w:val="20"/>
          <w:szCs w:val="18"/>
          <w:lang w:val="en-GB"/>
        </w:rPr>
      </w:pPr>
      <w:del w:id="311" w:author="Sina Furkan Özdemir" w:date="2021-07-05T16:23:00Z">
        <w:r w:rsidDel="00AA48E1">
          <w:rPr>
            <w:sz w:val="20"/>
            <w:szCs w:val="18"/>
            <w:lang w:val="en-GB"/>
          </w:rPr>
          <w:delText>XX</w:delText>
        </w:r>
      </w:del>
    </w:p>
    <w:p w14:paraId="1C197AEA" w14:textId="7E628759" w:rsidR="00D06036" w:rsidDel="00AA48E1" w:rsidRDefault="006961DA" w:rsidP="00D114D6">
      <w:pPr>
        <w:spacing w:before="120" w:after="0" w:line="240" w:lineRule="auto"/>
        <w:jc w:val="both"/>
        <w:rPr>
          <w:del w:id="312" w:author="Sina Furkan Özdemir" w:date="2021-07-05T16:23:00Z"/>
          <w:sz w:val="20"/>
          <w:szCs w:val="18"/>
          <w:lang w:val="en-GB"/>
        </w:rPr>
      </w:pPr>
      <w:del w:id="313" w:author="Sina Furkan Özdemir" w:date="2021-07-05T16:23:00Z">
        <w:r w:rsidDel="00AA48E1">
          <w:rPr>
            <w:noProof/>
          </w:rPr>
          <w:drawing>
            <wp:inline distT="0" distB="0" distL="0" distR="0" wp14:anchorId="3AEC0032" wp14:editId="1BADE535">
              <wp:extent cx="6188710" cy="2580005"/>
              <wp:effectExtent l="19050" t="19050" r="21590" b="1079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del>
    </w:p>
    <w:p w14:paraId="1CF9D159" w14:textId="5B988C32" w:rsidR="006961DA" w:rsidRPr="00A341E4" w:rsidDel="00AA48E1" w:rsidRDefault="006961DA" w:rsidP="006961DA">
      <w:pPr>
        <w:pStyle w:val="Caption"/>
        <w:keepLines/>
        <w:jc w:val="center"/>
        <w:rPr>
          <w:del w:id="314" w:author="Sina Furkan Özdemir" w:date="2021-07-05T16:23:00Z"/>
          <w:color w:val="auto"/>
          <w:sz w:val="20"/>
          <w:lang w:val="en-GB"/>
        </w:rPr>
      </w:pPr>
      <w:del w:id="315" w:author="Sina Furkan Özdemir" w:date="2021-07-05T16:23:00Z">
        <w:r w:rsidRPr="00A341E4" w:rsidDel="00AA48E1">
          <w:rPr>
            <w:b/>
            <w:bCs/>
            <w:color w:val="auto"/>
            <w:lang w:val="en-GB"/>
          </w:rPr>
          <w:delText xml:space="preserve">Figure </w:delText>
        </w:r>
        <w:r w:rsidRPr="00A341E4" w:rsidDel="00AA48E1">
          <w:rPr>
            <w:b/>
            <w:bCs/>
            <w:i w:val="0"/>
            <w:iCs w:val="0"/>
            <w:lang w:val="en-GB"/>
          </w:rPr>
          <w:fldChar w:fldCharType="begin"/>
        </w:r>
        <w:r w:rsidRPr="00A341E4" w:rsidDel="00AA48E1">
          <w:rPr>
            <w:b/>
            <w:bCs/>
            <w:color w:val="auto"/>
            <w:lang w:val="en-GB"/>
          </w:rPr>
          <w:delInstrText xml:space="preserve"> SEQ Figure \* ARABIC </w:delInstrText>
        </w:r>
        <w:r w:rsidRPr="00A341E4" w:rsidDel="00AA48E1">
          <w:rPr>
            <w:b/>
            <w:bCs/>
            <w:i w:val="0"/>
            <w:iCs w:val="0"/>
            <w:lang w:val="en-GB"/>
          </w:rPr>
          <w:fldChar w:fldCharType="separate"/>
        </w:r>
        <w:r w:rsidR="00C51789" w:rsidDel="00AA48E1">
          <w:rPr>
            <w:b/>
            <w:bCs/>
            <w:noProof/>
            <w:color w:val="auto"/>
            <w:lang w:val="en-GB"/>
          </w:rPr>
          <w:delText>5</w:delText>
        </w:r>
        <w:r w:rsidRPr="00A341E4" w:rsidDel="00AA48E1">
          <w:rPr>
            <w:b/>
            <w:bCs/>
            <w:i w:val="0"/>
            <w:iCs w:val="0"/>
            <w:lang w:val="en-GB"/>
          </w:rPr>
          <w:fldChar w:fldCharType="end"/>
        </w:r>
        <w:r w:rsidRPr="00A341E4" w:rsidDel="00AA48E1">
          <w:rPr>
            <w:color w:val="auto"/>
            <w:lang w:val="en-GB"/>
          </w:rPr>
          <w:delText xml:space="preserve">: </w:delText>
        </w:r>
        <w:r w:rsidDel="00AA48E1">
          <w:rPr>
            <w:color w:val="auto"/>
            <w:lang w:val="en-GB"/>
          </w:rPr>
          <w:delText>Mentions and hashtags</w:delText>
        </w:r>
      </w:del>
    </w:p>
    <w:p w14:paraId="1F13759E" w14:textId="77777777" w:rsidR="002D4867" w:rsidRPr="00D114D6" w:rsidRDefault="002D4867"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58371D86"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16"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4B7A1837"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the best possible </w:t>
      </w:r>
      <w:r w:rsidR="00DA3438">
        <w:rPr>
          <w:sz w:val="20"/>
          <w:szCs w:val="18"/>
          <w:lang w:val="en-GB"/>
        </w:rPr>
        <w:t xml:space="preserve">information on historical follower counts </w:t>
      </w:r>
      <w:r w:rsidR="0034145D">
        <w:rPr>
          <w:sz w:val="20"/>
          <w:szCs w:val="18"/>
          <w:lang w:val="en-GB"/>
        </w:rPr>
        <w:t xml:space="preserve">that we can think of.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C51789" w:rsidRPr="00C51789">
        <w:rPr>
          <w:rFonts w:cs="Calibri"/>
          <w:sz w:val="20"/>
          <w:szCs w:val="20"/>
          <w:lang w:val="en-GB"/>
        </w:rPr>
        <w:t xml:space="preserve">Figure </w:t>
      </w:r>
      <w:r w:rsidR="00C51789" w:rsidRPr="00C51789">
        <w:rPr>
          <w:rFonts w:cs="Calibri"/>
          <w:noProof/>
          <w:sz w:val="20"/>
          <w:szCs w:val="20"/>
          <w:lang w:val="en-GB"/>
        </w:rPr>
        <w:t>6</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030EF882" w14:textId="40336833" w:rsidR="00DA3438" w:rsidRDefault="00942E8A" w:rsidP="00D114D6">
      <w:pPr>
        <w:spacing w:before="120" w:after="0" w:line="240" w:lineRule="auto"/>
        <w:jc w:val="both"/>
        <w:rPr>
          <w:sz w:val="20"/>
          <w:szCs w:val="18"/>
          <w:lang w:val="en-GB"/>
        </w:rPr>
      </w:pPr>
      <w:r>
        <w:rPr>
          <w:sz w:val="20"/>
          <w:szCs w:val="18"/>
          <w:lang w:val="en-GB"/>
        </w:rPr>
        <w:t xml:space="preserve">The period of growing supranational tweet volume between 2010 and 2015 seen above was apparently followed by a period in which an increasing number of Twitter users also decided to </w:t>
      </w:r>
      <w:r w:rsidR="00357C26">
        <w:rPr>
          <w:sz w:val="20"/>
          <w:szCs w:val="18"/>
          <w:lang w:val="en-GB"/>
        </w:rPr>
        <w:t>subscribe to</w:t>
      </w:r>
      <w:r>
        <w:rPr>
          <w:sz w:val="20"/>
          <w:szCs w:val="18"/>
          <w:lang w:val="en-GB"/>
        </w:rPr>
        <w:t xml:space="preserve"> these accounts. But the figure also highlights that the distribution of followers across supranational accounts is extremely </w:t>
      </w:r>
      <w:r w:rsidR="003A3F22">
        <w:rPr>
          <w:sz w:val="20"/>
          <w:szCs w:val="18"/>
          <w:lang w:val="en-GB"/>
        </w:rPr>
        <w:t xml:space="preserve">right skewed which has intensified </w:t>
      </w:r>
      <w:r>
        <w:rPr>
          <w:sz w:val="20"/>
          <w:szCs w:val="18"/>
          <w:lang w:val="en-GB"/>
        </w:rPr>
        <w:t>over time. The by far most prominent supranational account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Josep Borell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w:t>
      </w:r>
      <w:r w:rsidR="003A3F22">
        <w:rPr>
          <w:sz w:val="20"/>
          <w:szCs w:val="18"/>
          <w:lang w:val="en-GB"/>
        </w:rPr>
        <w:t>indicating</w:t>
      </w:r>
      <w:r w:rsidR="00005862">
        <w:rPr>
          <w:sz w:val="20"/>
          <w:szCs w:val="18"/>
          <w:lang w:val="en-GB"/>
        </w:rPr>
        <w:t xml:space="preserve">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31BC8A48" w:rsidR="00DA3438" w:rsidRPr="00A341E4" w:rsidRDefault="00DA3438" w:rsidP="00DA3438">
      <w:pPr>
        <w:pStyle w:val="Caption"/>
        <w:keepLines/>
        <w:jc w:val="center"/>
        <w:rPr>
          <w:color w:val="auto"/>
          <w:sz w:val="20"/>
          <w:lang w:val="en-GB"/>
        </w:rPr>
      </w:pPr>
      <w:bookmarkStart w:id="316"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6</w:t>
      </w:r>
      <w:r w:rsidRPr="00A341E4">
        <w:rPr>
          <w:b/>
          <w:bCs/>
          <w:color w:val="auto"/>
          <w:lang w:val="en-GB"/>
        </w:rPr>
        <w:fldChar w:fldCharType="end"/>
      </w:r>
      <w:bookmarkEnd w:id="316"/>
      <w:r w:rsidRPr="00A341E4">
        <w:rPr>
          <w:color w:val="auto"/>
          <w:lang w:val="en-GB"/>
        </w:rPr>
        <w:t xml:space="preserve">: </w:t>
      </w:r>
      <w:r>
        <w:rPr>
          <w:color w:val="auto"/>
          <w:lang w:val="en-GB"/>
        </w:rPr>
        <w:t>Followers of supranational Twitter accounts</w:t>
      </w:r>
    </w:p>
    <w:p w14:paraId="717C0D0F" w14:textId="3390F77E" w:rsidR="002E5018" w:rsidRDefault="00D054CB" w:rsidP="00D114D6">
      <w:pPr>
        <w:spacing w:before="120" w:after="0" w:line="240" w:lineRule="auto"/>
        <w:jc w:val="both"/>
        <w:rPr>
          <w:sz w:val="20"/>
          <w:szCs w:val="18"/>
          <w:lang w:val="en-GB"/>
        </w:rPr>
      </w:pPr>
      <w:r>
        <w:rPr>
          <w:sz w:val="20"/>
          <w:szCs w:val="18"/>
          <w:lang w:val="en-GB"/>
        </w:rPr>
        <w:t xml:space="preserve">But </w:t>
      </w:r>
      <w:r w:rsidR="002D4867">
        <w:rPr>
          <w:sz w:val="20"/>
          <w:szCs w:val="18"/>
          <w:lang w:val="en-GB"/>
        </w:rPr>
        <w:t>how strongly do</w:t>
      </w:r>
      <w:r>
        <w:rPr>
          <w:sz w:val="20"/>
          <w:szCs w:val="18"/>
          <w:lang w:val="en-GB"/>
        </w:rPr>
        <w:t xml:space="preserve"> </w:t>
      </w:r>
      <w:r w:rsidR="003A3F22">
        <w:rPr>
          <w:sz w:val="20"/>
          <w:szCs w:val="18"/>
          <w:lang w:val="en-GB"/>
        </w:rPr>
        <w:t xml:space="preserve">these </w:t>
      </w:r>
      <w:r>
        <w:rPr>
          <w:sz w:val="20"/>
          <w:szCs w:val="18"/>
          <w:lang w:val="en-GB"/>
        </w:rPr>
        <w:t xml:space="preserve">users actually engage with the </w:t>
      </w:r>
      <w:r w:rsidR="003A3F22">
        <w:rPr>
          <w:sz w:val="20"/>
          <w:szCs w:val="18"/>
          <w:lang w:val="en-GB"/>
        </w:rPr>
        <w:t xml:space="preserve">supranational </w:t>
      </w:r>
      <w:r>
        <w:rPr>
          <w:sz w:val="20"/>
          <w:szCs w:val="18"/>
          <w:lang w:val="en-GB"/>
        </w:rPr>
        <w:t xml:space="preserve">messages? </w:t>
      </w:r>
      <w:del w:id="317" w:author="Sina Furkan Özdemir" w:date="2021-07-05T16:23:00Z">
        <w:r w:rsidDel="00AA48E1">
          <w:rPr>
            <w:sz w:val="20"/>
            <w:szCs w:val="18"/>
            <w:lang w:val="en-GB"/>
          </w:rPr>
          <w:delText xml:space="preserve">Like in </w:delText>
        </w:r>
        <w:r w:rsidR="003A3F22" w:rsidDel="00AA48E1">
          <w:rPr>
            <w:sz w:val="20"/>
            <w:szCs w:val="18"/>
            <w:lang w:val="en-GB"/>
          </w:rPr>
          <w:delText>preceding</w:delText>
        </w:r>
        <w:r w:rsidDel="00AA48E1">
          <w:rPr>
            <w:sz w:val="20"/>
            <w:szCs w:val="18"/>
            <w:lang w:val="en-GB"/>
          </w:rPr>
          <w:delText xml:space="preserve"> section </w:delText>
        </w:r>
        <w:r w:rsidR="003A3F22" w:rsidDel="00AA48E1">
          <w:rPr>
            <w:sz w:val="20"/>
            <w:szCs w:val="18"/>
            <w:lang w:val="en-GB"/>
          </w:rPr>
          <w:delText xml:space="preserve">XXX </w:delText>
        </w:r>
        <w:r w:rsidDel="00AA48E1">
          <w:rPr>
            <w:sz w:val="20"/>
            <w:szCs w:val="18"/>
            <w:lang w:val="en-GB"/>
          </w:rPr>
          <w:delText>w</w:delText>
        </w:r>
      </w:del>
      <w:ins w:id="318" w:author="Sina Furkan Özdemir" w:date="2021-07-05T16:23:00Z">
        <w:r w:rsidR="00AA48E1">
          <w:rPr>
            <w:sz w:val="20"/>
            <w:szCs w:val="18"/>
            <w:lang w:val="en-GB"/>
          </w:rPr>
          <w:t>W</w:t>
        </w:r>
      </w:ins>
      <w:r>
        <w:rPr>
          <w:sz w:val="20"/>
          <w:szCs w:val="18"/>
          <w:lang w:val="en-GB"/>
        </w:rPr>
        <w:t>e focus on likes, retweets, quotes and replies – this time in response to the original, self-authored tweets that supranational actors have published. Since the number of user</w:t>
      </w:r>
      <w:r w:rsidR="003A3F22">
        <w:rPr>
          <w:sz w:val="20"/>
          <w:szCs w:val="18"/>
          <w:lang w:val="en-GB"/>
        </w:rPr>
        <w:t>s</w:t>
      </w:r>
      <w:r>
        <w:rPr>
          <w:sz w:val="20"/>
          <w:szCs w:val="18"/>
          <w:lang w:val="en-GB"/>
        </w:rPr>
        <w:t xml:space="preserve"> that may have seen the tweet in the first place arguably affects the number of possible engagements, </w:t>
      </w:r>
      <w:del w:id="319" w:author="Sina Furkan Özdemir" w:date="2021-07-05T16:27:00Z">
        <w:r w:rsidDel="00CA4FA3">
          <w:rPr>
            <w:sz w:val="20"/>
            <w:szCs w:val="18"/>
            <w:lang w:val="en-GB"/>
          </w:rPr>
          <w:delText xml:space="preserve">we </w:delText>
        </w:r>
      </w:del>
      <w:del w:id="320" w:author="Sina Furkan Özdemir" w:date="2021-07-05T16:24:00Z">
        <w:r w:rsidDel="00C45E7B">
          <w:rPr>
            <w:sz w:val="20"/>
            <w:szCs w:val="18"/>
            <w:lang w:val="en-GB"/>
          </w:rPr>
          <w:delText>express</w:delText>
        </w:r>
      </w:del>
      <w:ins w:id="321" w:author="Sina Furkan Özdemir" w:date="2021-07-05T16:27:00Z">
        <w:r w:rsidR="00CA4FA3">
          <w:rPr>
            <w:sz w:val="20"/>
            <w:szCs w:val="18"/>
            <w:lang w:val="en-GB"/>
          </w:rPr>
          <w:t xml:space="preserve">we </w:t>
        </w:r>
        <w:r w:rsidR="00FF26F1">
          <w:rPr>
            <w:sz w:val="20"/>
            <w:szCs w:val="18"/>
            <w:lang w:val="en-GB"/>
          </w:rPr>
          <w:t>express</w:t>
        </w:r>
      </w:ins>
      <w:ins w:id="322" w:author="Sina Furkan Özdemir" w:date="2021-07-05T16:28:00Z">
        <w:r w:rsidR="00FF26F1">
          <w:rPr>
            <w:sz w:val="20"/>
            <w:szCs w:val="18"/>
            <w:lang w:val="en-GB"/>
          </w:rPr>
          <w:t xml:space="preserve"> the rate of engagement as the percentage share of followers who engaged with</w:t>
        </w:r>
        <w:r w:rsidR="004E3FC8">
          <w:rPr>
            <w:sz w:val="20"/>
            <w:szCs w:val="18"/>
            <w:lang w:val="en-GB"/>
          </w:rPr>
          <w:t xml:space="preserve"> the tweet at the time of snapshot. We achieve thi</w:t>
        </w:r>
      </w:ins>
      <w:ins w:id="323" w:author="Sina Furkan Özdemir" w:date="2021-07-05T16:29:00Z">
        <w:r w:rsidR="004E3FC8">
          <w:rPr>
            <w:sz w:val="20"/>
            <w:szCs w:val="18"/>
            <w:lang w:val="en-GB"/>
          </w:rPr>
          <w:t xml:space="preserve">s simply by dividing the number of followers at the date of snapshot by the </w:t>
        </w:r>
        <w:r w:rsidR="00E82204">
          <w:rPr>
            <w:sz w:val="20"/>
            <w:szCs w:val="18"/>
            <w:lang w:val="en-GB"/>
          </w:rPr>
          <w:t>respective engagement metric.</w:t>
        </w:r>
      </w:ins>
      <w:r>
        <w:rPr>
          <w:sz w:val="20"/>
          <w:szCs w:val="18"/>
          <w:lang w:val="en-GB"/>
        </w:rPr>
        <w:t xml:space="preserve"> </w:t>
      </w:r>
      <w:del w:id="324" w:author="Sina Furkan Özdemir" w:date="2021-07-05T16:24:00Z">
        <w:r w:rsidDel="00B05161">
          <w:rPr>
            <w:sz w:val="20"/>
            <w:szCs w:val="18"/>
            <w:lang w:val="en-GB"/>
          </w:rPr>
          <w:delText>the counts as the sh</w:delText>
        </w:r>
        <w:r w:rsidR="003A3F22" w:rsidDel="00B05161">
          <w:rPr>
            <w:sz w:val="20"/>
            <w:szCs w:val="18"/>
            <w:lang w:val="en-GB"/>
          </w:rPr>
          <w:delText>a</w:delText>
        </w:r>
        <w:r w:rsidDel="00B05161">
          <w:rPr>
            <w:sz w:val="20"/>
            <w:szCs w:val="18"/>
            <w:lang w:val="en-GB"/>
          </w:rPr>
          <w:delText xml:space="preserve">re of followers </w:delText>
        </w:r>
        <w:r w:rsidR="00357C26" w:rsidDel="00B05161">
          <w:rPr>
            <w:sz w:val="20"/>
            <w:szCs w:val="18"/>
            <w:lang w:val="en-GB"/>
          </w:rPr>
          <w:delText>a</w:delText>
        </w:r>
        <w:r w:rsidR="004F646E" w:rsidDel="00B05161">
          <w:rPr>
            <w:sz w:val="20"/>
            <w:szCs w:val="18"/>
            <w:lang w:val="en-GB"/>
          </w:rPr>
          <w:delText>t</w:delText>
        </w:r>
        <w:r w:rsidR="00357C26" w:rsidDel="00B05161">
          <w:rPr>
            <w:sz w:val="20"/>
            <w:szCs w:val="18"/>
            <w:lang w:val="en-GB"/>
          </w:rPr>
          <w:delText xml:space="preserve"> </w:delText>
        </w:r>
        <w:r w:rsidDel="00B05161">
          <w:rPr>
            <w:sz w:val="20"/>
            <w:szCs w:val="18"/>
            <w:lang w:val="en-GB"/>
          </w:rPr>
          <w:delText xml:space="preserve">the point in time </w:delText>
        </w:r>
        <w:r w:rsidR="003A3F22" w:rsidDel="00B05161">
          <w:rPr>
            <w:sz w:val="20"/>
            <w:szCs w:val="18"/>
            <w:lang w:val="en-GB"/>
          </w:rPr>
          <w:delText xml:space="preserve">an account has issued </w:delText>
        </w:r>
        <w:r w:rsidDel="00B05161">
          <w:rPr>
            <w:sz w:val="20"/>
            <w:szCs w:val="18"/>
            <w:lang w:val="en-GB"/>
          </w:rPr>
          <w:delText>the message</w:delText>
        </w:r>
      </w:del>
      <w:del w:id="325" w:author="Sina Furkan Özdemir" w:date="2021-07-05T16:29:00Z">
        <w:r w:rsidDel="00E82204">
          <w:rPr>
            <w:sz w:val="20"/>
            <w:szCs w:val="18"/>
            <w:lang w:val="en-GB"/>
          </w:rPr>
          <w:delText xml:space="preserve">. </w:delText>
        </w:r>
      </w:del>
      <w:r>
        <w:rPr>
          <w:sz w:val="20"/>
          <w:szCs w:val="18"/>
          <w:lang w:val="en-GB"/>
        </w:rPr>
        <w:t xml:space="preserve">Given the imprecision in </w:t>
      </w:r>
      <w:r w:rsidR="003A3F22">
        <w:rPr>
          <w:sz w:val="20"/>
          <w:szCs w:val="18"/>
          <w:lang w:val="en-GB"/>
        </w:rPr>
        <w:t>f</w:t>
      </w:r>
      <w:r>
        <w:rPr>
          <w:sz w:val="20"/>
          <w:szCs w:val="18"/>
          <w:lang w:val="en-GB"/>
        </w:rPr>
        <w:t xml:space="preserve">ollower counts, we reduce our sample to accounts that have at least </w:t>
      </w:r>
      <w:r w:rsidR="003A3F22">
        <w:rPr>
          <w:sz w:val="20"/>
          <w:szCs w:val="18"/>
          <w:lang w:val="en-GB"/>
        </w:rPr>
        <w:t>two</w:t>
      </w:r>
      <w:r>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C51789" w:rsidRPr="00C51789">
        <w:rPr>
          <w:sz w:val="20"/>
          <w:szCs w:val="20"/>
          <w:lang w:val="en-GB"/>
        </w:rPr>
        <w:t xml:space="preserve">Figure </w:t>
      </w:r>
      <w:r w:rsidR="00C51789" w:rsidRPr="00C51789">
        <w:rPr>
          <w:noProof/>
          <w:sz w:val="20"/>
          <w:szCs w:val="20"/>
          <w:lang w:val="en-GB"/>
        </w:rPr>
        <w:t>7</w:t>
      </w:r>
      <w:r w:rsidR="00F37122"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p>
    <w:p w14:paraId="4DFBE542" w14:textId="77777777" w:rsidR="00F37122" w:rsidRDefault="00F37122" w:rsidP="00D114D6">
      <w:pPr>
        <w:spacing w:before="120" w:after="0" w:line="240" w:lineRule="auto"/>
        <w:jc w:val="both"/>
        <w:rPr>
          <w:sz w:val="20"/>
          <w:szCs w:val="18"/>
          <w:lang w:val="en-GB"/>
        </w:rPr>
      </w:pPr>
    </w:p>
    <w:p w14:paraId="5E3B9056" w14:textId="647BEA55" w:rsidR="00D054CB" w:rsidRDefault="00F37122" w:rsidP="00D114D6">
      <w:pPr>
        <w:spacing w:before="120" w:after="0" w:line="240" w:lineRule="auto"/>
        <w:jc w:val="both"/>
        <w:rPr>
          <w:sz w:val="20"/>
          <w:szCs w:val="18"/>
          <w:lang w:val="en-GB"/>
        </w:rPr>
      </w:pPr>
      <w:r>
        <w:rPr>
          <w:noProof/>
        </w:rPr>
        <w:drawing>
          <wp:inline distT="0" distB="0" distL="0" distR="0" wp14:anchorId="462445D8" wp14:editId="146FB209">
            <wp:extent cx="6188710" cy="4127500"/>
            <wp:effectExtent l="19050" t="19050" r="21590" b="2540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8710" cy="4127500"/>
                    </a:xfrm>
                    <a:prstGeom prst="rect">
                      <a:avLst/>
                    </a:prstGeom>
                    <a:noFill/>
                    <a:ln>
                      <a:solidFill>
                        <a:schemeClr val="tx1"/>
                      </a:solidFill>
                    </a:ln>
                  </pic:spPr>
                </pic:pic>
              </a:graphicData>
            </a:graphic>
          </wp:inline>
        </w:drawing>
      </w:r>
    </w:p>
    <w:p w14:paraId="559C34CD" w14:textId="3925F435" w:rsidR="00F37122" w:rsidRPr="00A341E4" w:rsidRDefault="00F37122" w:rsidP="00F37122">
      <w:pPr>
        <w:pStyle w:val="Caption"/>
        <w:keepLines/>
        <w:jc w:val="center"/>
        <w:rPr>
          <w:color w:val="auto"/>
          <w:sz w:val="20"/>
          <w:lang w:val="en-GB"/>
        </w:rPr>
      </w:pPr>
      <w:bookmarkStart w:id="326"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C51789">
        <w:rPr>
          <w:b/>
          <w:bCs/>
          <w:noProof/>
          <w:color w:val="auto"/>
          <w:lang w:val="en-GB"/>
        </w:rPr>
        <w:t>7</w:t>
      </w:r>
      <w:r w:rsidRPr="00A341E4">
        <w:rPr>
          <w:b/>
          <w:bCs/>
          <w:color w:val="auto"/>
          <w:lang w:val="en-GB"/>
        </w:rPr>
        <w:fldChar w:fldCharType="end"/>
      </w:r>
      <w:bookmarkEnd w:id="326"/>
      <w:r w:rsidRPr="00A341E4">
        <w:rPr>
          <w:color w:val="auto"/>
          <w:lang w:val="en-GB"/>
        </w:rPr>
        <w:t xml:space="preserve">: </w:t>
      </w:r>
      <w:r>
        <w:rPr>
          <w:color w:val="auto"/>
          <w:lang w:val="en-GB"/>
        </w:rPr>
        <w:t>User engagement indicators</w:t>
      </w:r>
    </w:p>
    <w:p w14:paraId="606B6A67" w14:textId="7109DED0" w:rsidR="002E5018" w:rsidRDefault="00F37122" w:rsidP="00D114D6">
      <w:pPr>
        <w:spacing w:before="120" w:after="0" w:line="240" w:lineRule="auto"/>
        <w:jc w:val="both"/>
        <w:rPr>
          <w:sz w:val="20"/>
          <w:szCs w:val="18"/>
          <w:lang w:val="en-GB"/>
        </w:rPr>
      </w:pPr>
      <w:r>
        <w:rPr>
          <w:sz w:val="20"/>
          <w:szCs w:val="18"/>
          <w:lang w:val="en-GB"/>
        </w:rPr>
        <w:lastRenderedPageBreak/>
        <w:t xml:space="preserve">These data provide </w:t>
      </w:r>
      <w:r w:rsidR="00357C26">
        <w:rPr>
          <w:sz w:val="20"/>
          <w:szCs w:val="18"/>
          <w:lang w:val="en-GB"/>
        </w:rPr>
        <w:t xml:space="preserve">three </w:t>
      </w:r>
      <w:r>
        <w:rPr>
          <w:sz w:val="20"/>
          <w:szCs w:val="18"/>
          <w:lang w:val="en-GB"/>
        </w:rPr>
        <w:t xml:space="preserve">main </w:t>
      </w:r>
      <w:r w:rsidR="00CD5567">
        <w:rPr>
          <w:sz w:val="20"/>
          <w:szCs w:val="18"/>
          <w:lang w:val="en-GB"/>
        </w:rPr>
        <w:t>insights</w:t>
      </w:r>
      <w:r>
        <w:rPr>
          <w:sz w:val="20"/>
          <w:szCs w:val="18"/>
          <w:lang w:val="en-GB"/>
        </w:rPr>
        <w:t>. First, supranational messages receive</w:t>
      </w:r>
      <w:r w:rsidR="00610C6E">
        <w:rPr>
          <w:sz w:val="20"/>
          <w:szCs w:val="18"/>
          <w:lang w:val="en-GB"/>
        </w:rPr>
        <w:t xml:space="preserve"> by and large </w:t>
      </w:r>
      <w:r>
        <w:rPr>
          <w:sz w:val="20"/>
          <w:szCs w:val="18"/>
          <w:lang w:val="en-GB"/>
        </w:rPr>
        <w:t xml:space="preserve">as much </w:t>
      </w:r>
      <w:r w:rsidR="00610C6E">
        <w:rPr>
          <w:sz w:val="20"/>
          <w:szCs w:val="18"/>
          <w:lang w:val="en-GB"/>
        </w:rPr>
        <w:t xml:space="preserve">direct </w:t>
      </w:r>
      <w:r w:rsidR="00357C26">
        <w:rPr>
          <w:sz w:val="20"/>
          <w:szCs w:val="18"/>
          <w:lang w:val="en-GB"/>
        </w:rPr>
        <w:t xml:space="preserve">Twitter </w:t>
      </w:r>
      <w:r w:rsidR="00610C6E">
        <w:rPr>
          <w:sz w:val="20"/>
          <w:szCs w:val="18"/>
          <w:lang w:val="en-GB"/>
        </w:rPr>
        <w:t xml:space="preserve">user </w:t>
      </w:r>
      <w:r>
        <w:rPr>
          <w:sz w:val="20"/>
          <w:szCs w:val="18"/>
          <w:lang w:val="en-GB"/>
        </w:rPr>
        <w:t xml:space="preserve">engagement as messages from </w:t>
      </w:r>
      <w:r w:rsidR="00610C6E">
        <w:rPr>
          <w:sz w:val="20"/>
          <w:szCs w:val="18"/>
          <w:lang w:val="en-GB"/>
        </w:rPr>
        <w:t xml:space="preserve">executive actors and institutions </w:t>
      </w:r>
      <w:r w:rsidR="004F646E">
        <w:rPr>
          <w:sz w:val="20"/>
          <w:szCs w:val="18"/>
          <w:lang w:val="en-GB"/>
        </w:rPr>
        <w:t xml:space="preserve">at the national and international levels </w:t>
      </w:r>
      <w:r w:rsidR="00610C6E">
        <w:rPr>
          <w:sz w:val="20"/>
          <w:szCs w:val="18"/>
          <w:lang w:val="en-GB"/>
        </w:rPr>
        <w:t>do</w:t>
      </w:r>
      <w:r>
        <w:rPr>
          <w:sz w:val="20"/>
          <w:szCs w:val="18"/>
          <w:lang w:val="en-GB"/>
        </w:rPr>
        <w:t xml:space="preserve">. </w:t>
      </w:r>
      <w:r w:rsidR="00CD5567">
        <w:rPr>
          <w:sz w:val="20"/>
          <w:szCs w:val="18"/>
          <w:lang w:val="en-GB"/>
        </w:rPr>
        <w:t>Supranational</w:t>
      </w:r>
      <w:r w:rsidR="00610C6E">
        <w:rPr>
          <w:sz w:val="20"/>
          <w:szCs w:val="18"/>
          <w:lang w:val="en-GB"/>
        </w:rPr>
        <w:t xml:space="preserve"> messages are in fact slightly more frequently liked and retweeted tha</w:t>
      </w:r>
      <w:r w:rsidR="00CD5567">
        <w:rPr>
          <w:sz w:val="20"/>
          <w:szCs w:val="18"/>
          <w:lang w:val="en-GB"/>
        </w:rPr>
        <w:t>n</w:t>
      </w:r>
      <w:r w:rsidR="00610C6E">
        <w:rPr>
          <w:sz w:val="20"/>
          <w:szCs w:val="18"/>
          <w:lang w:val="en-GB"/>
        </w:rPr>
        <w:t xml:space="preserve"> those from national institutions and actors in the UK. Only UK actors tweeting in personal capacity received a markedly higher share of quotes and replies on their messages. Second, across all samples, Twitter user</w:t>
      </w:r>
      <w:r w:rsidR="00CD5567">
        <w:rPr>
          <w:sz w:val="20"/>
          <w:szCs w:val="18"/>
          <w:lang w:val="en-GB"/>
        </w:rPr>
        <w:t>s</w:t>
      </w:r>
      <w:r w:rsidR="00610C6E">
        <w:rPr>
          <w:sz w:val="20"/>
          <w:szCs w:val="18"/>
          <w:lang w:val="en-GB"/>
        </w:rPr>
        <w:t xml:space="preserve"> tend to engage more strongly with personal accounts than with institutional one</w:t>
      </w:r>
      <w:r w:rsidR="00357C26">
        <w:rPr>
          <w:sz w:val="20"/>
          <w:szCs w:val="18"/>
          <w:lang w:val="en-GB"/>
        </w:rPr>
        <w:t>s</w:t>
      </w:r>
      <w:r w:rsidR="00610C6E">
        <w:rPr>
          <w:sz w:val="20"/>
          <w:szCs w:val="18"/>
          <w:lang w:val="en-GB"/>
        </w:rPr>
        <w:t xml:space="preserve">. Personalization of political messaging seems to matter on this social medium and for supranational EU actors as well. Third, direct engagement </w:t>
      </w:r>
      <w:r w:rsidR="00CD5567">
        <w:rPr>
          <w:sz w:val="20"/>
          <w:szCs w:val="18"/>
          <w:lang w:val="en-GB"/>
        </w:rPr>
        <w:t xml:space="preserve">with executive tweets </w:t>
      </w:r>
      <w:r w:rsidR="00610C6E">
        <w:rPr>
          <w:sz w:val="20"/>
          <w:szCs w:val="18"/>
          <w:lang w:val="en-GB"/>
        </w:rPr>
        <w:t xml:space="preserve">is not particularly </w:t>
      </w:r>
      <w:r w:rsidR="00CD5567">
        <w:rPr>
          <w:sz w:val="20"/>
          <w:szCs w:val="18"/>
          <w:lang w:val="en-GB"/>
        </w:rPr>
        <w:t xml:space="preserve">high </w:t>
      </w:r>
      <w:r w:rsidR="00610C6E">
        <w:rPr>
          <w:sz w:val="20"/>
          <w:szCs w:val="18"/>
          <w:lang w:val="en-GB"/>
        </w:rPr>
        <w:t xml:space="preserve">in absolute terms. </w:t>
      </w:r>
      <w:r w:rsidR="00CD5567">
        <w:rPr>
          <w:sz w:val="20"/>
          <w:szCs w:val="18"/>
          <w:lang w:val="en-GB"/>
        </w:rPr>
        <w:t xml:space="preserve">On average, </w:t>
      </w:r>
      <w:r w:rsidR="00581385">
        <w:rPr>
          <w:sz w:val="20"/>
          <w:szCs w:val="18"/>
          <w:lang w:val="en-GB"/>
        </w:rPr>
        <w:t xml:space="preserve">the number of direct engagements with supranational tweets by either liking, retweeting, quoting, or replying to it does not </w:t>
      </w:r>
      <w:r w:rsidR="00357C26">
        <w:rPr>
          <w:sz w:val="20"/>
          <w:szCs w:val="18"/>
          <w:lang w:val="en-GB"/>
        </w:rPr>
        <w:t>exceed</w:t>
      </w:r>
      <w:r w:rsidR="00581385">
        <w:rPr>
          <w:sz w:val="20"/>
          <w:szCs w:val="18"/>
          <w:lang w:val="en-GB"/>
        </w:rPr>
        <w:t xml:space="preserve"> a share of 0.14% of the </w:t>
      </w:r>
      <w:r w:rsidR="00357C26">
        <w:rPr>
          <w:sz w:val="20"/>
          <w:szCs w:val="18"/>
          <w:lang w:val="en-GB"/>
        </w:rPr>
        <w:t xml:space="preserve">number of users following the respective </w:t>
      </w:r>
      <w:r w:rsidR="00581385">
        <w:rPr>
          <w:sz w:val="20"/>
          <w:szCs w:val="18"/>
          <w:lang w:val="en-GB"/>
        </w:rPr>
        <w:t>account</w:t>
      </w:r>
      <w:r w:rsidR="003C7D64">
        <w:rPr>
          <w:sz w:val="20"/>
          <w:szCs w:val="18"/>
          <w:lang w:val="en-GB"/>
        </w:rPr>
        <w:t>.</w:t>
      </w:r>
    </w:p>
    <w:p w14:paraId="51D2230D" w14:textId="679FCC3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C51789" w:rsidRPr="00C51789">
        <w:rPr>
          <w:sz w:val="20"/>
          <w:szCs w:val="20"/>
          <w:lang w:val="en-GB"/>
        </w:rPr>
        <w:t xml:space="preserve">Table </w:t>
      </w:r>
      <w:r w:rsidR="00C51789" w:rsidRPr="00C51789">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Mismo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This is why 6 town twinning applications invilving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look at THIS !! The WHOLE core centre of brussels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Rasi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160AF5AA" w:rsidR="00820AF0" w:rsidRPr="00A341E4" w:rsidRDefault="00820AF0" w:rsidP="0021355D">
      <w:pPr>
        <w:pStyle w:val="Caption"/>
        <w:keepNext/>
        <w:keepLines/>
        <w:jc w:val="center"/>
        <w:rPr>
          <w:b/>
          <w:bCs/>
          <w:color w:val="auto"/>
          <w:sz w:val="20"/>
          <w:lang w:val="en-GB"/>
        </w:rPr>
      </w:pPr>
      <w:bookmarkStart w:id="327"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C51789">
        <w:rPr>
          <w:b/>
          <w:bCs/>
          <w:noProof/>
          <w:color w:val="auto"/>
          <w:lang w:val="en-GB"/>
        </w:rPr>
        <w:t>3</w:t>
      </w:r>
      <w:r w:rsidRPr="00A341E4">
        <w:rPr>
          <w:b/>
          <w:bCs/>
          <w:color w:val="auto"/>
          <w:lang w:val="en-GB"/>
        </w:rPr>
        <w:fldChar w:fldCharType="end"/>
      </w:r>
      <w:bookmarkEnd w:id="327"/>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5BCA2F8D" w14:textId="77777777" w:rsidR="004F646E" w:rsidRDefault="00607330" w:rsidP="00D114D6">
      <w:pPr>
        <w:spacing w:before="120" w:after="0" w:line="240" w:lineRule="auto"/>
        <w:jc w:val="both"/>
        <w:rPr>
          <w:sz w:val="20"/>
          <w:szCs w:val="18"/>
          <w:lang w:val="en-GB"/>
        </w:rPr>
      </w:pPr>
      <w:r>
        <w:rPr>
          <w:sz w:val="20"/>
          <w:szCs w:val="18"/>
          <w:lang w:val="en-GB"/>
        </w:rPr>
        <w:t>Caution is warranted</w:t>
      </w:r>
      <w:r w:rsidR="00CB7529">
        <w:rPr>
          <w:sz w:val="20"/>
          <w:szCs w:val="18"/>
          <w:lang w:val="en-GB"/>
        </w:rPr>
        <w:t xml:space="preserve"> when generalising from such few </w:t>
      </w:r>
      <w:r w:rsidR="00357C26">
        <w:rPr>
          <w:sz w:val="20"/>
          <w:szCs w:val="18"/>
          <w:lang w:val="en-GB"/>
        </w:rPr>
        <w:t xml:space="preserve">and outlying </w:t>
      </w:r>
      <w:r w:rsidR="00CB7529">
        <w:rPr>
          <w:sz w:val="20"/>
          <w:szCs w:val="18"/>
          <w:lang w:val="en-GB"/>
        </w:rPr>
        <w:t>examples</w:t>
      </w:r>
      <w:r w:rsidR="00A908E8">
        <w:rPr>
          <w:sz w:val="20"/>
          <w:szCs w:val="18"/>
          <w:lang w:val="en-GB"/>
        </w:rPr>
        <w:t xml:space="preserve">, but we note that </w:t>
      </w:r>
      <w:r w:rsidR="00CB7529">
        <w:rPr>
          <w:sz w:val="20"/>
          <w:szCs w:val="18"/>
          <w:lang w:val="en-GB"/>
        </w:rPr>
        <w:t>the most engaging tweets in our sample also seem to invoke</w:t>
      </w:r>
      <w:r w:rsidR="00A908E8">
        <w:rPr>
          <w:sz w:val="20"/>
          <w:szCs w:val="18"/>
          <w:lang w:val="en-GB"/>
        </w:rPr>
        <w:t xml:space="preserv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revoke its withdrawal request, and the farewell note from the European Medicines Agency when finally leaving London due to Brexit.</w:t>
      </w:r>
      <w:r w:rsidR="00CB7529">
        <w:rPr>
          <w:sz w:val="20"/>
          <w:szCs w:val="18"/>
          <w:lang w:val="en-GB"/>
        </w:rPr>
        <w:t xml:space="preserve"> </w:t>
      </w:r>
    </w:p>
    <w:p w14:paraId="2DDA0800" w14:textId="4C18FD73" w:rsidR="00213604" w:rsidRDefault="004F646E" w:rsidP="00D114D6">
      <w:pPr>
        <w:spacing w:before="120" w:after="0" w:line="240" w:lineRule="auto"/>
        <w:jc w:val="both"/>
        <w:rPr>
          <w:sz w:val="20"/>
          <w:szCs w:val="18"/>
          <w:lang w:val="en-GB"/>
        </w:rPr>
      </w:pPr>
      <w:r>
        <w:rPr>
          <w:sz w:val="20"/>
          <w:szCs w:val="18"/>
          <w:lang w:val="en-GB"/>
        </w:rPr>
        <w:t xml:space="preserve">Beyond topics, these examples of </w:t>
      </w:r>
      <w:r w:rsidR="00CB7529">
        <w:rPr>
          <w:sz w:val="20"/>
          <w:szCs w:val="18"/>
          <w:lang w:val="en-GB"/>
        </w:rPr>
        <w:t xml:space="preserve">highly engaging outliers </w:t>
      </w:r>
      <w:r>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Pr>
          <w:sz w:val="20"/>
          <w:szCs w:val="18"/>
          <w:lang w:val="en-GB"/>
        </w:rPr>
        <w:t>. We see,</w:t>
      </w:r>
      <w:r w:rsidR="00CB7529">
        <w:rPr>
          <w:sz w:val="20"/>
          <w:szCs w:val="18"/>
          <w:lang w:val="en-GB"/>
        </w:rPr>
        <w:t xml:space="preserve"> for example, clear and concise language, </w:t>
      </w:r>
      <w:r>
        <w:rPr>
          <w:sz w:val="20"/>
          <w:szCs w:val="18"/>
          <w:lang w:val="en-GB"/>
        </w:rPr>
        <w:t xml:space="preserve">numerous </w:t>
      </w:r>
      <w:r w:rsidR="00CB7529">
        <w:rPr>
          <w:sz w:val="20"/>
          <w:szCs w:val="18"/>
          <w:lang w:val="en-GB"/>
        </w:rPr>
        <w:t>hashtags and emojis, as well as embedded media and external links.</w:t>
      </w:r>
      <w:r>
        <w:rPr>
          <w:sz w:val="20"/>
          <w:szCs w:val="18"/>
          <w:lang w:val="en-GB"/>
        </w:rPr>
        <w:t xml:space="preserve"> How much these characteristics </w:t>
      </w:r>
      <w:r w:rsidR="00331D26">
        <w:rPr>
          <w:sz w:val="20"/>
          <w:szCs w:val="18"/>
          <w:lang w:val="en-GB"/>
        </w:rPr>
        <w:t xml:space="preserve">impinge on user engagement </w:t>
      </w:r>
      <w:r>
        <w:rPr>
          <w:sz w:val="20"/>
          <w:szCs w:val="18"/>
          <w:lang w:val="en-GB"/>
        </w:rPr>
        <w:t xml:space="preserve">is hard to model </w:t>
      </w:r>
      <w:r w:rsidR="00331D26">
        <w:rPr>
          <w:sz w:val="20"/>
          <w:szCs w:val="18"/>
          <w:lang w:val="en-GB"/>
        </w:rPr>
        <w:t xml:space="preserve">exactly, </w:t>
      </w:r>
      <w:r>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also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w:t>
      </w:r>
      <w:r w:rsidR="00213604">
        <w:rPr>
          <w:sz w:val="20"/>
          <w:szCs w:val="18"/>
          <w:lang w:val="en-GB"/>
        </w:rPr>
        <w:lastRenderedPageBreak/>
        <w:t xml:space="preserve">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67A02375" w14:textId="00A83494" w:rsidR="00D06036" w:rsidRDefault="00872D2B" w:rsidP="00D114D6">
      <w:pPr>
        <w:spacing w:before="120" w:after="0" w:line="240" w:lineRule="auto"/>
        <w:jc w:val="both"/>
        <w:rPr>
          <w:ins w:id="328" w:author="Sina Furkan Özdemir" w:date="2021-07-06T13:04:00Z"/>
          <w:sz w:val="20"/>
          <w:szCs w:val="18"/>
          <w:lang w:val="en-GB"/>
        </w:rPr>
      </w:pPr>
      <w:ins w:id="329" w:author="Sina Furkan Özdemir" w:date="2021-07-06T12:41:00Z">
        <w:r>
          <w:rPr>
            <w:sz w:val="20"/>
            <w:szCs w:val="18"/>
            <w:lang w:val="en-GB"/>
          </w:rPr>
          <w:t xml:space="preserve">In the wake of politicization </w:t>
        </w:r>
        <w:r w:rsidR="00B1451D">
          <w:rPr>
            <w:sz w:val="20"/>
            <w:szCs w:val="18"/>
            <w:lang w:val="en-GB"/>
          </w:rPr>
          <w:t xml:space="preserve">and popular legitimacy challenges, </w:t>
        </w:r>
      </w:ins>
      <w:del w:id="330" w:author="Sina Furkan Özdemir" w:date="2021-07-06T12:41:00Z">
        <w:r w:rsidR="00D06036" w:rsidDel="00B1451D">
          <w:rPr>
            <w:sz w:val="20"/>
            <w:szCs w:val="18"/>
            <w:lang w:val="en-GB"/>
          </w:rPr>
          <w:delText>S</w:delText>
        </w:r>
      </w:del>
      <w:ins w:id="331" w:author="Sina Furkan Özdemir" w:date="2021-07-06T12:41:00Z">
        <w:r w:rsidR="00B1451D">
          <w:rPr>
            <w:sz w:val="20"/>
            <w:szCs w:val="18"/>
            <w:lang w:val="en-GB"/>
          </w:rPr>
          <w:t>s</w:t>
        </w:r>
      </w:ins>
      <w:r w:rsidR="00D06036">
        <w:rPr>
          <w:sz w:val="20"/>
          <w:szCs w:val="18"/>
          <w:lang w:val="en-GB"/>
        </w:rPr>
        <w:t>ocial media provide an attractive additional communication channel for supranational actors of the European Union</w:t>
      </w:r>
      <w:del w:id="332" w:author="Sina Furkan Özdemir" w:date="2021-07-06T12:41:00Z">
        <w:r w:rsidR="00D06036" w:rsidDel="00B1451D">
          <w:rPr>
            <w:sz w:val="20"/>
            <w:szCs w:val="18"/>
            <w:lang w:val="en-GB"/>
          </w:rPr>
          <w:delText>,</w:delText>
        </w:r>
      </w:del>
      <w:ins w:id="333" w:author="Sina Furkan Özdemir" w:date="2021-07-06T12:41:00Z">
        <w:r w:rsidR="00B1451D">
          <w:rPr>
            <w:sz w:val="20"/>
            <w:szCs w:val="18"/>
            <w:lang w:val="en-GB"/>
          </w:rPr>
          <w:t>.</w:t>
        </w:r>
      </w:ins>
      <w:r w:rsidR="00D06036">
        <w:rPr>
          <w:sz w:val="20"/>
          <w:szCs w:val="18"/>
          <w:lang w:val="en-GB"/>
        </w:rPr>
        <w:t xml:space="preserve"> </w:t>
      </w:r>
      <w:del w:id="334" w:author="Sina Furkan Özdemir" w:date="2021-07-06T12:41:00Z">
        <w:r w:rsidR="00D06036" w:rsidDel="00B1451D">
          <w:rPr>
            <w:sz w:val="20"/>
            <w:szCs w:val="18"/>
            <w:lang w:val="en-GB"/>
          </w:rPr>
          <w:delText>as they</w:delText>
        </w:r>
      </w:del>
      <w:ins w:id="335" w:author="Sina Furkan Özdemir" w:date="2021-07-06T12:41:00Z">
        <w:r w:rsidR="00B1451D">
          <w:rPr>
            <w:sz w:val="20"/>
            <w:szCs w:val="18"/>
            <w:lang w:val="en-GB"/>
          </w:rPr>
          <w:t>Social media platforms</w:t>
        </w:r>
      </w:ins>
      <w:r w:rsidR="00D06036">
        <w:rPr>
          <w:sz w:val="20"/>
          <w:szCs w:val="18"/>
          <w:lang w:val="en-GB"/>
        </w:rPr>
        <w:t xml:space="preserve"> allow the</w:t>
      </w:r>
      <w:del w:id="336" w:author="Sina Furkan Özdemir" w:date="2021-07-06T12:41:00Z">
        <w:r w:rsidR="00D06036" w:rsidDel="00B1451D">
          <w:rPr>
            <w:sz w:val="20"/>
            <w:szCs w:val="18"/>
            <w:lang w:val="en-GB"/>
          </w:rPr>
          <w:delText>m</w:delText>
        </w:r>
      </w:del>
      <w:ins w:id="337" w:author="Sina Furkan Özdemir" w:date="2021-07-06T12:41:00Z">
        <w:r w:rsidR="00B1451D">
          <w:rPr>
            <w:sz w:val="20"/>
            <w:szCs w:val="18"/>
            <w:lang w:val="en-GB"/>
          </w:rPr>
          <w:t>se actors</w:t>
        </w:r>
      </w:ins>
      <w:r w:rsidR="00D06036">
        <w:rPr>
          <w:sz w:val="20"/>
          <w:szCs w:val="18"/>
          <w:lang w:val="en-GB"/>
        </w:rPr>
        <w:t xml:space="preserve"> to circumvent internal conflict and costs as well as external constraints they face in traditional media systems. However, thus far an aggregate picture on how supranational actors actually use social media has been lacking. In this regard,</w:t>
      </w:r>
      <w:ins w:id="338" w:author="Sina Furkan Özdemir" w:date="2021-07-06T12:42:00Z">
        <w:r w:rsidR="00CB3987">
          <w:rPr>
            <w:sz w:val="20"/>
            <w:szCs w:val="18"/>
            <w:lang w:val="en-GB"/>
          </w:rPr>
          <w:t xml:space="preserve"> this paper provides</w:t>
        </w:r>
      </w:ins>
      <w:r w:rsidR="00D06036">
        <w:rPr>
          <w:sz w:val="20"/>
          <w:szCs w:val="18"/>
          <w:lang w:val="en-GB"/>
        </w:rPr>
        <w:t xml:space="preserve"> </w:t>
      </w:r>
      <w:del w:id="339" w:author="Sina Furkan Özdemir" w:date="2021-07-06T12:42:00Z">
        <w:r w:rsidR="00D06036" w:rsidDel="00CB3987">
          <w:rPr>
            <w:sz w:val="20"/>
            <w:szCs w:val="18"/>
            <w:lang w:val="en-GB"/>
          </w:rPr>
          <w:delText xml:space="preserve">the </w:delText>
        </w:r>
      </w:del>
      <w:ins w:id="340" w:author="Sina Furkan Özdemir" w:date="2021-07-06T12:42:00Z">
        <w:r w:rsidR="00CB3987">
          <w:rPr>
            <w:sz w:val="20"/>
            <w:szCs w:val="18"/>
            <w:lang w:val="en-GB"/>
          </w:rPr>
          <w:t xml:space="preserve">a </w:t>
        </w:r>
      </w:ins>
      <w:r w:rsidR="00D06036">
        <w:rPr>
          <w:sz w:val="20"/>
          <w:szCs w:val="18"/>
          <w:lang w:val="en-GB"/>
        </w:rPr>
        <w:t xml:space="preserve">bird’s eye view </w:t>
      </w:r>
      <w:del w:id="341" w:author="Sina Furkan Özdemir" w:date="2021-07-06T13:05:00Z">
        <w:r w:rsidR="00D06036" w:rsidDel="005D593A">
          <w:rPr>
            <w:sz w:val="20"/>
            <w:szCs w:val="18"/>
            <w:lang w:val="en-GB"/>
          </w:rPr>
          <w:delText xml:space="preserve">on more than one million messages </w:delText>
        </w:r>
      </w:del>
      <w:ins w:id="342" w:author="Sina Furkan Özdemir" w:date="2021-07-06T13:05:00Z">
        <w:r w:rsidR="005D593A">
          <w:rPr>
            <w:sz w:val="20"/>
            <w:szCs w:val="18"/>
            <w:lang w:val="en-GB"/>
          </w:rPr>
          <w:t xml:space="preserve">of the full population of messages </w:t>
        </w:r>
      </w:ins>
      <w:r w:rsidR="00D06036">
        <w:rPr>
          <w:sz w:val="20"/>
          <w:szCs w:val="18"/>
          <w:lang w:val="en-GB"/>
        </w:rPr>
        <w:t xml:space="preserve">from 115 supranational Twitter accounts in the 2009-2021 period shows that supranational actors are increasingly active on this prominent social medium. </w:t>
      </w:r>
      <w:ins w:id="343" w:author="Sina Furkan Özdemir" w:date="2021-07-06T12:42:00Z">
        <w:r w:rsidR="0043153D">
          <w:rPr>
            <w:sz w:val="20"/>
            <w:szCs w:val="18"/>
            <w:lang w:val="en-GB"/>
          </w:rPr>
          <w:t>Specifically, we look at the volume, readability</w:t>
        </w:r>
      </w:ins>
      <w:ins w:id="344" w:author="Sina Furkan Özdemir" w:date="2021-07-06T12:43:00Z">
        <w:r w:rsidR="00C16952">
          <w:rPr>
            <w:sz w:val="20"/>
            <w:szCs w:val="18"/>
            <w:lang w:val="en-GB"/>
          </w:rPr>
          <w:t>, platform specific styles of communication and the engagement with supranational EU actors’ communication</w:t>
        </w:r>
      </w:ins>
      <w:ins w:id="345" w:author="Sina Furkan Özdemir" w:date="2021-07-06T12:44:00Z">
        <w:r w:rsidR="009C5756">
          <w:rPr>
            <w:sz w:val="20"/>
            <w:szCs w:val="18"/>
            <w:lang w:val="en-GB"/>
          </w:rPr>
          <w:t xml:space="preserve"> at a descriptive level.</w:t>
        </w:r>
      </w:ins>
      <w:ins w:id="346" w:author="Sina Furkan Özdemir" w:date="2021-07-06T13:03:00Z">
        <w:r w:rsidR="00DC223D">
          <w:rPr>
            <w:sz w:val="20"/>
            <w:szCs w:val="18"/>
            <w:lang w:val="en-GB"/>
          </w:rPr>
          <w:t xml:space="preserve"> In addition, we benchmark the performance of </w:t>
        </w:r>
        <w:r w:rsidR="00E37477">
          <w:rPr>
            <w:sz w:val="20"/>
            <w:szCs w:val="18"/>
            <w:lang w:val="en-GB"/>
          </w:rPr>
          <w:t>the supranational EU actors against a random sample of tweets from the EU,</w:t>
        </w:r>
      </w:ins>
      <w:ins w:id="347" w:author="Sina Furkan Özdemir" w:date="2021-07-06T13:04:00Z">
        <w:r w:rsidR="00E37477">
          <w:rPr>
            <w:sz w:val="20"/>
            <w:szCs w:val="18"/>
            <w:lang w:val="en-GB"/>
          </w:rPr>
          <w:t xml:space="preserve"> </w:t>
        </w:r>
        <w:r w:rsidR="002D6AE3">
          <w:rPr>
            <w:sz w:val="20"/>
            <w:szCs w:val="18"/>
            <w:lang w:val="en-GB"/>
          </w:rPr>
          <w:t>national executive branch by using the UK government as a proxy, and international organization</w:t>
        </w:r>
        <w:r w:rsidR="00486527">
          <w:rPr>
            <w:sz w:val="20"/>
            <w:szCs w:val="18"/>
            <w:lang w:val="en-GB"/>
          </w:rPr>
          <w:t>s with similar policy scope.</w:t>
        </w:r>
      </w:ins>
    </w:p>
    <w:p w14:paraId="4DDB4A18" w14:textId="045FA691" w:rsidR="00486527" w:rsidRDefault="00486527" w:rsidP="00D114D6">
      <w:pPr>
        <w:spacing w:before="120" w:after="0" w:line="240" w:lineRule="auto"/>
        <w:jc w:val="both"/>
        <w:rPr>
          <w:ins w:id="348" w:author="Sina Furkan Özdemir" w:date="2021-07-06T13:04:00Z"/>
          <w:sz w:val="20"/>
          <w:szCs w:val="18"/>
          <w:lang w:val="en-GB"/>
        </w:rPr>
      </w:pPr>
    </w:p>
    <w:p w14:paraId="19415540" w14:textId="77777777" w:rsidR="002C5D54" w:rsidRDefault="00486527" w:rsidP="00D114D6">
      <w:pPr>
        <w:spacing w:before="120" w:after="0" w:line="240" w:lineRule="auto"/>
        <w:jc w:val="both"/>
        <w:rPr>
          <w:ins w:id="349" w:author="Sina Furkan Özdemir" w:date="2021-07-06T13:27:00Z"/>
          <w:sz w:val="20"/>
          <w:szCs w:val="18"/>
          <w:lang w:val="en-GB"/>
        </w:rPr>
      </w:pPr>
      <w:ins w:id="350" w:author="Sina Furkan Özdemir" w:date="2021-07-06T13:04:00Z">
        <w:r>
          <w:rPr>
            <w:sz w:val="20"/>
            <w:szCs w:val="18"/>
            <w:lang w:val="en-GB"/>
          </w:rPr>
          <w:t>While our results are at a descriptive level</w:t>
        </w:r>
      </w:ins>
      <w:ins w:id="351" w:author="Sina Furkan Özdemir" w:date="2021-07-06T13:05:00Z">
        <w:r w:rsidR="005D593A">
          <w:rPr>
            <w:sz w:val="20"/>
            <w:szCs w:val="18"/>
            <w:lang w:val="en-GB"/>
          </w:rPr>
          <w:t xml:space="preserve">, they point out to </w:t>
        </w:r>
      </w:ins>
      <w:ins w:id="352" w:author="Sina Furkan Özdemir" w:date="2021-07-06T13:19:00Z">
        <w:r w:rsidR="004514FD">
          <w:rPr>
            <w:sz w:val="20"/>
            <w:szCs w:val="18"/>
            <w:lang w:val="en-GB"/>
          </w:rPr>
          <w:t>several</w:t>
        </w:r>
      </w:ins>
      <w:ins w:id="353" w:author="Sina Furkan Özdemir" w:date="2021-07-06T13:05:00Z">
        <w:r w:rsidR="007344BF">
          <w:rPr>
            <w:sz w:val="20"/>
            <w:szCs w:val="18"/>
            <w:lang w:val="en-GB"/>
          </w:rPr>
          <w:t xml:space="preserve"> concrete conclusions. First of all,</w:t>
        </w:r>
      </w:ins>
      <w:ins w:id="354" w:author="Sina Furkan Özdemir" w:date="2021-07-06T13:06:00Z">
        <w:r w:rsidR="007344BF">
          <w:rPr>
            <w:sz w:val="20"/>
            <w:szCs w:val="18"/>
            <w:lang w:val="en-GB"/>
          </w:rPr>
          <w:t xml:space="preserve"> volume of communication by </w:t>
        </w:r>
      </w:ins>
      <w:ins w:id="355" w:author="Sina Furkan Özdemir" w:date="2021-07-06T13:05:00Z">
        <w:r w:rsidR="007344BF">
          <w:rPr>
            <w:sz w:val="20"/>
            <w:szCs w:val="18"/>
            <w:lang w:val="en-GB"/>
          </w:rPr>
          <w:t>the supranational</w:t>
        </w:r>
      </w:ins>
      <w:ins w:id="356" w:author="Sina Furkan Özdemir" w:date="2021-07-06T13:06:00Z">
        <w:r w:rsidR="007344BF">
          <w:rPr>
            <w:sz w:val="20"/>
            <w:szCs w:val="18"/>
            <w:lang w:val="en-GB"/>
          </w:rPr>
          <w:t xml:space="preserve"> executive EU actors seems to indicate that they are aware of the </w:t>
        </w:r>
        <w:r w:rsidR="00010617">
          <w:rPr>
            <w:sz w:val="20"/>
            <w:szCs w:val="18"/>
            <w:lang w:val="en-GB"/>
          </w:rPr>
          <w:t>public communication potential of the Twitter.</w:t>
        </w:r>
      </w:ins>
      <w:ins w:id="357" w:author="Sina Furkan Özdemir" w:date="2021-07-06T13:08:00Z">
        <w:r w:rsidR="005C5854">
          <w:rPr>
            <w:sz w:val="20"/>
            <w:szCs w:val="18"/>
            <w:lang w:val="en-GB"/>
          </w:rPr>
          <w:t xml:space="preserve"> As the right panel of the figure 1 illustrates,</w:t>
        </w:r>
      </w:ins>
      <w:ins w:id="358" w:author="Sina Furkan Özdemir" w:date="2021-07-06T13:06:00Z">
        <w:r w:rsidR="00010617">
          <w:rPr>
            <w:sz w:val="20"/>
            <w:szCs w:val="18"/>
            <w:lang w:val="en-GB"/>
          </w:rPr>
          <w:t xml:space="preserve"> </w:t>
        </w:r>
      </w:ins>
      <w:ins w:id="359" w:author="Sina Furkan Özdemir" w:date="2021-07-06T13:07:00Z">
        <w:r w:rsidR="003F19E3">
          <w:rPr>
            <w:sz w:val="20"/>
            <w:szCs w:val="18"/>
            <w:lang w:val="en-GB"/>
          </w:rPr>
          <w:t xml:space="preserve">institutional supranational </w:t>
        </w:r>
      </w:ins>
      <w:ins w:id="360" w:author="Sina Furkan Özdemir" w:date="2021-07-06T13:08:00Z">
        <w:r w:rsidR="003F19E3">
          <w:rPr>
            <w:sz w:val="20"/>
            <w:szCs w:val="18"/>
            <w:lang w:val="en-GB"/>
          </w:rPr>
          <w:t xml:space="preserve">EU accounts outperform </w:t>
        </w:r>
      </w:ins>
      <w:ins w:id="361" w:author="Sina Furkan Özdemir" w:date="2021-07-06T13:18:00Z">
        <w:r w:rsidR="00553EFA">
          <w:rPr>
            <w:sz w:val="20"/>
            <w:szCs w:val="18"/>
            <w:lang w:val="en-GB"/>
          </w:rPr>
          <w:t>all</w:t>
        </w:r>
      </w:ins>
      <w:ins w:id="362" w:author="Sina Furkan Özdemir" w:date="2021-07-06T13:08:00Z">
        <w:r w:rsidR="005C5854">
          <w:rPr>
            <w:sz w:val="20"/>
            <w:szCs w:val="18"/>
            <w:lang w:val="en-GB"/>
          </w:rPr>
          <w:t xml:space="preserve"> our political benchmarks by far</w:t>
        </w:r>
      </w:ins>
      <w:ins w:id="363" w:author="Sina Furkan Özdemir" w:date="2021-07-06T13:09:00Z">
        <w:r w:rsidR="00A247B4">
          <w:rPr>
            <w:sz w:val="20"/>
            <w:szCs w:val="18"/>
            <w:lang w:val="en-GB"/>
          </w:rPr>
          <w:t xml:space="preserve"> in terms of daily volume. However, the individual supranational executive EU actors seem to </w:t>
        </w:r>
      </w:ins>
      <w:ins w:id="364" w:author="Sina Furkan Özdemir" w:date="2021-07-06T13:18:00Z">
        <w:r w:rsidR="00553EFA">
          <w:rPr>
            <w:sz w:val="20"/>
            <w:szCs w:val="18"/>
            <w:lang w:val="en-GB"/>
          </w:rPr>
          <w:t>lag behind</w:t>
        </w:r>
      </w:ins>
      <w:ins w:id="365" w:author="Sina Furkan Özdemir" w:date="2021-07-06T13:09:00Z">
        <w:r w:rsidR="005003CE">
          <w:rPr>
            <w:sz w:val="20"/>
            <w:szCs w:val="18"/>
            <w:lang w:val="en-GB"/>
          </w:rPr>
          <w:t xml:space="preserve"> the other political benchmarks</w:t>
        </w:r>
        <w:r w:rsidR="00A247B4">
          <w:rPr>
            <w:sz w:val="20"/>
            <w:szCs w:val="18"/>
            <w:lang w:val="en-GB"/>
          </w:rPr>
          <w:t xml:space="preserve"> in terms of volume.</w:t>
        </w:r>
      </w:ins>
      <w:ins w:id="366" w:author="Sina Furkan Özdemir" w:date="2021-07-06T13:18:00Z">
        <w:r w:rsidR="00E11F5C">
          <w:rPr>
            <w:sz w:val="20"/>
            <w:szCs w:val="18"/>
            <w:lang w:val="en-GB"/>
          </w:rPr>
          <w:t xml:space="preserve"> </w:t>
        </w:r>
        <w:r w:rsidR="00E11F5C">
          <w:rPr>
            <w:sz w:val="20"/>
            <w:szCs w:val="18"/>
            <w:lang w:val="en-GB"/>
          </w:rPr>
          <w:t>The observed patterns also hint at a growing professionalization of this social media communication. Supranational actors make extensive use of Twitter’s multi-media features, engage in cross-posting social media content, and try to garner attention to their own online resources outside of Twitter.</w:t>
        </w:r>
      </w:ins>
    </w:p>
    <w:p w14:paraId="2E15307B" w14:textId="77777777" w:rsidR="00560DAD" w:rsidRDefault="00BE0472" w:rsidP="00D114D6">
      <w:pPr>
        <w:spacing w:before="120" w:after="0" w:line="240" w:lineRule="auto"/>
        <w:jc w:val="both"/>
        <w:rPr>
          <w:ins w:id="367" w:author="Sina Furkan Özdemir" w:date="2021-07-06T13:29:00Z"/>
          <w:sz w:val="20"/>
          <w:szCs w:val="18"/>
          <w:lang w:val="en-GB"/>
        </w:rPr>
      </w:pPr>
      <w:ins w:id="368" w:author="Sina Furkan Özdemir" w:date="2021-07-06T13:10:00Z">
        <w:r>
          <w:rPr>
            <w:sz w:val="20"/>
            <w:szCs w:val="18"/>
            <w:lang w:val="en-GB"/>
          </w:rPr>
          <w:t>Our evidence on readability o</w:t>
        </w:r>
      </w:ins>
      <w:ins w:id="369" w:author="Sina Furkan Özdemir" w:date="2021-07-06T13:27:00Z">
        <w:r w:rsidR="002C5D54">
          <w:rPr>
            <w:sz w:val="20"/>
            <w:szCs w:val="18"/>
            <w:lang w:val="en-GB"/>
          </w:rPr>
          <w:t>f</w:t>
        </w:r>
      </w:ins>
      <w:ins w:id="370" w:author="Sina Furkan Özdemir" w:date="2021-07-06T13:10:00Z">
        <w:r>
          <w:rPr>
            <w:sz w:val="20"/>
            <w:szCs w:val="18"/>
            <w:lang w:val="en-GB"/>
          </w:rPr>
          <w:t xml:space="preserve"> the communication, however, shows that the supranational actors </w:t>
        </w:r>
        <w:r w:rsidR="00813720">
          <w:rPr>
            <w:sz w:val="20"/>
            <w:szCs w:val="18"/>
            <w:lang w:val="en-GB"/>
          </w:rPr>
          <w:t xml:space="preserve">have a lot to improve </w:t>
        </w:r>
      </w:ins>
      <w:ins w:id="371" w:author="Sina Furkan Özdemir" w:date="2021-07-06T13:11:00Z">
        <w:r w:rsidR="00EB00F7">
          <w:rPr>
            <w:sz w:val="20"/>
            <w:szCs w:val="18"/>
            <w:lang w:val="en-GB"/>
          </w:rPr>
          <w:t xml:space="preserve">in terms of understandability. While EU actors </w:t>
        </w:r>
      </w:ins>
      <w:ins w:id="372" w:author="Sina Furkan Özdemir" w:date="2021-07-06T13:16:00Z">
        <w:r w:rsidR="00CD307E">
          <w:rPr>
            <w:sz w:val="20"/>
            <w:szCs w:val="18"/>
            <w:lang w:val="en-GB"/>
          </w:rPr>
          <w:t>outperform</w:t>
        </w:r>
      </w:ins>
      <w:ins w:id="373" w:author="Sina Furkan Özdemir" w:date="2021-07-06T13:11:00Z">
        <w:r w:rsidR="00EB00F7">
          <w:rPr>
            <w:sz w:val="20"/>
            <w:szCs w:val="18"/>
            <w:lang w:val="en-GB"/>
          </w:rPr>
          <w:t xml:space="preserve"> </w:t>
        </w:r>
      </w:ins>
      <w:ins w:id="374" w:author="Sina Furkan Özdemir" w:date="2021-07-06T13:12:00Z">
        <w:r w:rsidR="00712247">
          <w:rPr>
            <w:sz w:val="20"/>
            <w:szCs w:val="18"/>
            <w:lang w:val="en-GB"/>
          </w:rPr>
          <w:t>international organizations regarding the use of familiar words an ease-of-read, the</w:t>
        </w:r>
        <w:r w:rsidR="00431C33">
          <w:rPr>
            <w:sz w:val="20"/>
            <w:szCs w:val="18"/>
            <w:lang w:val="en-GB"/>
          </w:rPr>
          <w:t xml:space="preserve">ir communication is still very complex and rather inaccessible compared to </w:t>
        </w:r>
      </w:ins>
      <w:ins w:id="375" w:author="Sina Furkan Özdemir" w:date="2021-07-06T13:13:00Z">
        <w:r w:rsidR="00431C33">
          <w:rPr>
            <w:sz w:val="20"/>
            <w:szCs w:val="18"/>
            <w:lang w:val="en-GB"/>
          </w:rPr>
          <w:t xml:space="preserve">average level of complexity </w:t>
        </w:r>
        <w:r w:rsidR="00385FC3">
          <w:rPr>
            <w:sz w:val="20"/>
            <w:szCs w:val="18"/>
            <w:lang w:val="en-GB"/>
          </w:rPr>
          <w:t>of twitter communication in the EU and their national counterparts.</w:t>
        </w:r>
      </w:ins>
      <w:ins w:id="376" w:author="Sina Furkan Özdemir" w:date="2021-07-06T13:27:00Z">
        <w:r w:rsidR="00FF40FC">
          <w:rPr>
            <w:sz w:val="20"/>
            <w:szCs w:val="18"/>
            <w:lang w:val="en-GB"/>
          </w:rPr>
          <w:t xml:space="preserve"> Looking be</w:t>
        </w:r>
      </w:ins>
      <w:ins w:id="377" w:author="Sina Furkan Özdemir" w:date="2021-07-06T13:28:00Z">
        <w:r w:rsidR="00FF40FC">
          <w:rPr>
            <w:sz w:val="20"/>
            <w:szCs w:val="18"/>
            <w:lang w:val="en-GB"/>
          </w:rPr>
          <w:t>yond the textual communication, s</w:t>
        </w:r>
      </w:ins>
      <w:ins w:id="378" w:author="Sina Furkan Özdemir" w:date="2021-07-06T13:20:00Z">
        <w:r w:rsidR="004D1A97">
          <w:rPr>
            <w:sz w:val="20"/>
            <w:szCs w:val="18"/>
            <w:lang w:val="en-GB"/>
          </w:rPr>
          <w:t xml:space="preserve">upranational actors make extensive use of Twitter’s multi-media features, engage in cross-posting social media content, and try to garner attention to their own online resources outside of Twitter. </w:t>
        </w:r>
      </w:ins>
      <w:ins w:id="379" w:author="Sina Furkan Özdemir" w:date="2021-07-06T13:28:00Z">
        <w:r w:rsidR="004F4B50">
          <w:rPr>
            <w:sz w:val="20"/>
            <w:szCs w:val="18"/>
            <w:lang w:val="en-GB"/>
          </w:rPr>
          <w:t>T</w:t>
        </w:r>
      </w:ins>
      <w:ins w:id="380" w:author="Sina Furkan Özdemir" w:date="2021-07-06T13:20:00Z">
        <w:r w:rsidR="004D1A97">
          <w:rPr>
            <w:sz w:val="20"/>
            <w:szCs w:val="18"/>
            <w:lang w:val="en-GB"/>
          </w:rPr>
          <w:t xml:space="preserve">his seems to have paid off: for many supranational actors, the number of followers has been growing markedly over the last decade and direct user engagement with supranational messages on the platform is as high as </w:t>
        </w:r>
      </w:ins>
      <w:ins w:id="381" w:author="Sina Furkan Özdemir" w:date="2021-07-06T13:29:00Z">
        <w:r w:rsidR="00560DAD">
          <w:rPr>
            <w:sz w:val="20"/>
            <w:szCs w:val="18"/>
            <w:lang w:val="en-GB"/>
          </w:rPr>
          <w:t xml:space="preserve">the engagement with </w:t>
        </w:r>
      </w:ins>
      <w:ins w:id="382" w:author="Sina Furkan Özdemir" w:date="2021-07-06T13:20:00Z">
        <w:r w:rsidR="004D1A97">
          <w:rPr>
            <w:sz w:val="20"/>
            <w:szCs w:val="18"/>
            <w:lang w:val="en-GB"/>
          </w:rPr>
          <w:t>messages from national or international institutions and actors.</w:t>
        </w:r>
        <w:r w:rsidR="004D1A97">
          <w:rPr>
            <w:sz w:val="20"/>
            <w:szCs w:val="18"/>
            <w:lang w:val="en-GB"/>
          </w:rPr>
          <w:t xml:space="preserve"> </w:t>
        </w:r>
      </w:ins>
      <w:ins w:id="383" w:author="Sina Furkan Özdemir" w:date="2021-07-06T13:13:00Z">
        <w:r w:rsidR="00385FC3">
          <w:rPr>
            <w:sz w:val="20"/>
            <w:szCs w:val="18"/>
            <w:lang w:val="en-GB"/>
          </w:rPr>
          <w:t xml:space="preserve"> </w:t>
        </w:r>
      </w:ins>
    </w:p>
    <w:p w14:paraId="6485B81A" w14:textId="52976F7B" w:rsidR="00486527" w:rsidRPr="0075007C" w:rsidRDefault="003404B4" w:rsidP="00D114D6">
      <w:pPr>
        <w:spacing w:before="120" w:after="0" w:line="240" w:lineRule="auto"/>
        <w:jc w:val="both"/>
        <w:rPr>
          <w:sz w:val="20"/>
          <w:szCs w:val="18"/>
          <w:rPrChange w:id="384" w:author="Sina Furkan Özdemir" w:date="2021-07-06T13:35:00Z">
            <w:rPr>
              <w:sz w:val="20"/>
              <w:szCs w:val="18"/>
              <w:lang w:val="en-GB"/>
            </w:rPr>
          </w:rPrChange>
        </w:rPr>
      </w:pPr>
      <w:ins w:id="385" w:author="Sina Furkan Özdemir" w:date="2021-07-06T13:20:00Z">
        <w:r>
          <w:rPr>
            <w:sz w:val="20"/>
            <w:szCs w:val="18"/>
            <w:lang w:val="en-GB"/>
          </w:rPr>
          <w:t xml:space="preserve">Yet, </w:t>
        </w:r>
      </w:ins>
      <w:ins w:id="386" w:author="Sina Furkan Özdemir" w:date="2021-07-06T13:14:00Z">
        <w:r w:rsidR="00385FC3">
          <w:rPr>
            <w:sz w:val="20"/>
            <w:szCs w:val="18"/>
            <w:lang w:val="en-GB"/>
          </w:rPr>
          <w:t xml:space="preserve">we see that </w:t>
        </w:r>
      </w:ins>
      <w:ins w:id="387" w:author="Sina Furkan Özdemir" w:date="2021-07-06T13:15:00Z">
        <w:r w:rsidR="0037798B">
          <w:rPr>
            <w:sz w:val="20"/>
            <w:szCs w:val="18"/>
            <w:lang w:val="en-GB"/>
          </w:rPr>
          <w:t xml:space="preserve">only a handful of supranational EU accounts </w:t>
        </w:r>
        <w:r w:rsidR="00F95018">
          <w:rPr>
            <w:sz w:val="20"/>
            <w:szCs w:val="18"/>
            <w:lang w:val="en-GB"/>
          </w:rPr>
          <w:t xml:space="preserve">spark interest from a wider audience while the rest of the accounts have to contend with small number of </w:t>
        </w:r>
      </w:ins>
      <w:ins w:id="388" w:author="Sina Furkan Özdemir" w:date="2021-07-06T13:16:00Z">
        <w:r w:rsidR="00CD307E">
          <w:rPr>
            <w:sz w:val="20"/>
            <w:szCs w:val="18"/>
            <w:lang w:val="en-GB"/>
          </w:rPr>
          <w:t>audiences</w:t>
        </w:r>
      </w:ins>
      <w:ins w:id="389" w:author="Sina Furkan Özdemir" w:date="2021-07-06T13:15:00Z">
        <w:r w:rsidR="00F95018">
          <w:rPr>
            <w:sz w:val="20"/>
            <w:szCs w:val="18"/>
            <w:lang w:val="en-GB"/>
          </w:rPr>
          <w:t>.</w:t>
        </w:r>
      </w:ins>
      <w:ins w:id="390" w:author="Sina Furkan Özdemir" w:date="2021-07-06T13:17:00Z">
        <w:r w:rsidR="0039136B">
          <w:rPr>
            <w:sz w:val="20"/>
            <w:szCs w:val="18"/>
            <w:lang w:val="en-GB"/>
          </w:rPr>
          <w:t xml:space="preserve"> </w:t>
        </w:r>
      </w:ins>
      <w:ins w:id="391" w:author="Sina Furkan Özdemir" w:date="2021-07-06T13:21:00Z">
        <w:r w:rsidR="005D4DA5">
          <w:rPr>
            <w:sz w:val="20"/>
            <w:szCs w:val="18"/>
            <w:lang w:val="en-GB"/>
          </w:rPr>
          <w:t xml:space="preserve">This is hardly surprising when we consider the mandate and frequency of the communication. </w:t>
        </w:r>
      </w:ins>
      <w:ins w:id="392" w:author="Sina Furkan Özdemir" w:date="2021-07-06T13:35:00Z">
        <w:r w:rsidR="0075007C">
          <w:rPr>
            <w:sz w:val="20"/>
            <w:szCs w:val="18"/>
            <w:lang w:val="en-GB"/>
          </w:rPr>
          <w:t>For example,</w:t>
        </w:r>
      </w:ins>
      <w:ins w:id="393" w:author="Sina Furkan Özdemir" w:date="2021-07-06T13:26:00Z">
        <w:r w:rsidR="00D73C9C">
          <w:rPr>
            <w:sz w:val="20"/>
            <w:szCs w:val="18"/>
            <w:lang w:val="en-GB"/>
          </w:rPr>
          <w:t xml:space="preserve"> the EU commission</w:t>
        </w:r>
      </w:ins>
      <w:ins w:id="394" w:author="Sina Furkan Özdemir" w:date="2021-07-06T13:35:00Z">
        <w:r w:rsidR="0075007C">
          <w:rPr>
            <w:sz w:val="20"/>
            <w:szCs w:val="18"/>
            <w:lang w:val="en-GB"/>
          </w:rPr>
          <w:t>,</w:t>
        </w:r>
      </w:ins>
      <w:ins w:id="395" w:author="Sina Furkan Özdemir" w:date="2021-07-06T13:26:00Z">
        <w:r w:rsidR="00D73C9C">
          <w:rPr>
            <w:sz w:val="20"/>
            <w:szCs w:val="18"/>
            <w:lang w:val="en-GB"/>
          </w:rPr>
          <w:t xml:space="preserve"> the central executive institution with the broadest mandate, </w:t>
        </w:r>
      </w:ins>
      <w:ins w:id="396" w:author="Sina Furkan Özdemir" w:date="2021-07-06T13:23:00Z">
        <w:r w:rsidR="00C21698">
          <w:rPr>
            <w:sz w:val="20"/>
            <w:szCs w:val="18"/>
            <w:lang w:val="en-GB"/>
          </w:rPr>
          <w:t xml:space="preserve">is one of the most prolific </w:t>
        </w:r>
      </w:ins>
      <w:ins w:id="397" w:author="Sina Furkan Özdemir" w:date="2021-07-06T13:25:00Z">
        <w:r w:rsidR="00D73C9C">
          <w:rPr>
            <w:sz w:val="20"/>
            <w:szCs w:val="18"/>
            <w:lang w:val="en-GB"/>
          </w:rPr>
          <w:t>communicators</w:t>
        </w:r>
      </w:ins>
      <w:ins w:id="398" w:author="Sina Furkan Özdemir" w:date="2021-07-06T13:24:00Z">
        <w:r w:rsidR="00C21698">
          <w:rPr>
            <w:sz w:val="20"/>
            <w:szCs w:val="18"/>
            <w:lang w:val="en-GB"/>
          </w:rPr>
          <w:t xml:space="preserve"> in our </w:t>
        </w:r>
        <w:r w:rsidR="00F92BAF">
          <w:rPr>
            <w:sz w:val="20"/>
            <w:szCs w:val="18"/>
            <w:lang w:val="en-GB"/>
          </w:rPr>
          <w:t>supranational actor sample with over 1 million followers</w:t>
        </w:r>
      </w:ins>
      <w:ins w:id="399" w:author="Sina Furkan Özdemir" w:date="2021-07-06T13:35:00Z">
        <w:r w:rsidR="0075007C">
          <w:rPr>
            <w:sz w:val="20"/>
            <w:szCs w:val="18"/>
            <w:lang w:val="en-GB"/>
          </w:rPr>
          <w:t xml:space="preserve"> while we </w:t>
        </w:r>
      </w:ins>
      <w:ins w:id="400" w:author="Sina Furkan Özdemir" w:date="2021-07-06T13:36:00Z">
        <w:r w:rsidR="00A9231D">
          <w:rPr>
            <w:sz w:val="20"/>
            <w:szCs w:val="18"/>
            <w:lang w:val="en-GB"/>
          </w:rPr>
          <w:t xml:space="preserve">see </w:t>
        </w:r>
        <w:r w:rsidR="00A9231D">
          <w:rPr>
            <w:sz w:val="20"/>
            <w:szCs w:val="18"/>
            <w:lang w:val="en-GB"/>
          </w:rPr>
          <w:t>the Euratom Supply Agency</w:t>
        </w:r>
      </w:ins>
      <w:ins w:id="401" w:author="Sina Furkan Özdemir" w:date="2021-07-06T13:37:00Z">
        <w:r w:rsidR="008134E1">
          <w:rPr>
            <w:sz w:val="20"/>
            <w:szCs w:val="18"/>
            <w:lang w:val="en-GB"/>
          </w:rPr>
          <w:t xml:space="preserve">, an agency with a </w:t>
        </w:r>
      </w:ins>
      <w:ins w:id="402" w:author="Sina Furkan Özdemir" w:date="2021-07-06T14:01:00Z">
        <w:r w:rsidR="005044C1">
          <w:rPr>
            <w:sz w:val="20"/>
            <w:szCs w:val="18"/>
            <w:lang w:val="en-GB"/>
          </w:rPr>
          <w:t>single-issue</w:t>
        </w:r>
      </w:ins>
      <w:ins w:id="403" w:author="Sina Furkan Özdemir" w:date="2021-07-06T13:37:00Z">
        <w:r w:rsidR="00A37406">
          <w:rPr>
            <w:sz w:val="20"/>
            <w:szCs w:val="18"/>
            <w:lang w:val="en-GB"/>
          </w:rPr>
          <w:t xml:space="preserve"> mandate, with only 77 followers and a very sporadic communication frequency on the othe</w:t>
        </w:r>
      </w:ins>
      <w:ins w:id="404" w:author="Sina Furkan Özdemir" w:date="2021-07-06T13:38:00Z">
        <w:r w:rsidR="00A37406">
          <w:rPr>
            <w:sz w:val="20"/>
            <w:szCs w:val="18"/>
            <w:lang w:val="en-GB"/>
          </w:rPr>
          <w:t xml:space="preserve">r side of the spectrum. </w:t>
        </w:r>
      </w:ins>
    </w:p>
    <w:p w14:paraId="799497BF" w14:textId="53274FC4" w:rsidR="008F5906" w:rsidDel="00E22752" w:rsidRDefault="00CC3C63" w:rsidP="00D114D6">
      <w:pPr>
        <w:spacing w:before="120" w:after="0" w:line="240" w:lineRule="auto"/>
        <w:jc w:val="both"/>
        <w:rPr>
          <w:del w:id="405" w:author="Sina Furkan Özdemir" w:date="2021-07-06T13:21:00Z"/>
          <w:sz w:val="20"/>
          <w:szCs w:val="18"/>
          <w:lang w:val="en-GB"/>
        </w:rPr>
      </w:pPr>
      <w:ins w:id="406" w:author="Sina Furkan Özdemir" w:date="2021-07-06T14:04:00Z">
        <w:r>
          <w:rPr>
            <w:sz w:val="20"/>
            <w:szCs w:val="18"/>
            <w:lang w:val="en-GB"/>
          </w:rPr>
          <w:t xml:space="preserve">Finally, </w:t>
        </w:r>
        <w:r w:rsidR="0062107F">
          <w:rPr>
            <w:sz w:val="20"/>
            <w:szCs w:val="18"/>
            <w:lang w:val="en-GB"/>
          </w:rPr>
          <w:t xml:space="preserve">lack of publicity, as measured by engagement with tweets, seems to be an endemic across all our samples. </w:t>
        </w:r>
      </w:ins>
      <w:ins w:id="407" w:author="Sina Furkan Özdemir" w:date="2021-07-06T14:13:00Z">
        <w:r w:rsidR="00102BB5">
          <w:rPr>
            <w:sz w:val="20"/>
            <w:szCs w:val="18"/>
            <w:lang w:val="en-GB"/>
          </w:rPr>
          <w:t>Even though</w:t>
        </w:r>
      </w:ins>
      <w:ins w:id="408" w:author="Sina Furkan Özdemir" w:date="2021-07-06T14:12:00Z">
        <w:r w:rsidR="00102BB5">
          <w:rPr>
            <w:sz w:val="20"/>
            <w:szCs w:val="18"/>
            <w:lang w:val="en-GB"/>
          </w:rPr>
          <w:t xml:space="preserve"> </w:t>
        </w:r>
      </w:ins>
      <w:ins w:id="409" w:author="Sina Furkan Özdemir" w:date="2021-07-06T14:13:00Z">
        <w:r w:rsidR="00102BB5">
          <w:rPr>
            <w:sz w:val="20"/>
            <w:szCs w:val="18"/>
            <w:lang w:val="en-GB"/>
          </w:rPr>
          <w:t xml:space="preserve">it is a theoretically a necessary condition for the public communication to reproduce </w:t>
        </w:r>
        <w:r w:rsidR="00DF56EB">
          <w:rPr>
            <w:sz w:val="20"/>
            <w:szCs w:val="18"/>
            <w:lang w:val="en-GB"/>
          </w:rPr>
          <w:t xml:space="preserve">popular legitimacy, the average number of followers engaging with executive tweets seems </w:t>
        </w:r>
      </w:ins>
      <w:ins w:id="410" w:author="Sina Furkan Özdemir" w:date="2021-07-06T14:14:00Z">
        <w:r w:rsidR="00FA4167">
          <w:rPr>
            <w:sz w:val="20"/>
            <w:szCs w:val="18"/>
            <w:lang w:val="en-GB"/>
          </w:rPr>
          <w:t xml:space="preserve">to very low. On the other hand, </w:t>
        </w:r>
        <w:r w:rsidR="00BB2E46">
          <w:rPr>
            <w:sz w:val="20"/>
            <w:szCs w:val="18"/>
            <w:lang w:val="en-GB"/>
          </w:rPr>
          <w:t xml:space="preserve">when we take a closer look at our comparative results, there are a few </w:t>
        </w:r>
      </w:ins>
      <w:ins w:id="411" w:author="Sina Furkan Özdemir" w:date="2021-07-06T14:15:00Z">
        <w:r w:rsidR="00BB2E46">
          <w:rPr>
            <w:sz w:val="20"/>
            <w:szCs w:val="18"/>
            <w:lang w:val="en-GB"/>
          </w:rPr>
          <w:t>interesting insights. First and fore most,</w:t>
        </w:r>
        <w:r w:rsidR="00EF7097">
          <w:rPr>
            <w:sz w:val="20"/>
            <w:szCs w:val="18"/>
            <w:lang w:val="en-GB"/>
          </w:rPr>
          <w:t xml:space="preserve"> the p</w:t>
        </w:r>
      </w:ins>
      <w:ins w:id="412" w:author="Sina Furkan Özdemir" w:date="2021-07-06T14:16:00Z">
        <w:r w:rsidR="00EF7097">
          <w:rPr>
            <w:sz w:val="20"/>
            <w:szCs w:val="18"/>
            <w:lang w:val="en-GB"/>
          </w:rPr>
          <w:t>ersonalization of politics seems to be rather prevalent. P</w:t>
        </w:r>
      </w:ins>
      <w:ins w:id="413" w:author="Sina Furkan Özdemir" w:date="2021-07-06T14:15:00Z">
        <w:r w:rsidR="00BB2E46">
          <w:rPr>
            <w:sz w:val="20"/>
            <w:szCs w:val="18"/>
            <w:lang w:val="en-GB"/>
          </w:rPr>
          <w:t xml:space="preserve">ersonal accounts seem to </w:t>
        </w:r>
        <w:r w:rsidR="00EF7097">
          <w:rPr>
            <w:sz w:val="20"/>
            <w:szCs w:val="18"/>
            <w:lang w:val="en-GB"/>
          </w:rPr>
          <w:t xml:space="preserve">get the most publicity across our samples. </w:t>
        </w:r>
      </w:ins>
      <w:del w:id="414" w:author="Sina Furkan Özdemir" w:date="2021-07-06T13:21:00Z">
        <w:r w:rsidR="00D06036" w:rsidDel="003404B4">
          <w:rPr>
            <w:sz w:val="20"/>
            <w:szCs w:val="18"/>
            <w:lang w:val="en-GB"/>
          </w:rPr>
          <w:delText>Especially during the period of high EU politicization between 2010-2015, the volume of supranational Twitter messages increased markedly. The daily number of tweets from supranational actors is on par and partially even exceeds the amount of communication that executive actors and institutions from the national and the international level supply on Twitter. The observed patterns also hint at a growing professionalization of</w:delText>
        </w:r>
        <w:r w:rsidR="008F5906" w:rsidDel="003404B4">
          <w:rPr>
            <w:sz w:val="20"/>
            <w:szCs w:val="18"/>
            <w:lang w:val="en-GB"/>
          </w:rPr>
          <w:delText xml:space="preserve"> this</w:delText>
        </w:r>
        <w:r w:rsidR="00D06036" w:rsidDel="003404B4">
          <w:rPr>
            <w:sz w:val="20"/>
            <w:szCs w:val="18"/>
            <w:lang w:val="en-GB"/>
          </w:rPr>
          <w:delText xml:space="preserve"> social media communication. Supranational actors make extensive use of Twitter’s multi-media </w:delText>
        </w:r>
        <w:r w:rsidR="008F5906" w:rsidDel="003404B4">
          <w:rPr>
            <w:sz w:val="20"/>
            <w:szCs w:val="18"/>
            <w:lang w:val="en-GB"/>
          </w:rPr>
          <w:delText>features, engage in cross-posting social media content, and try to garner attention to their own online resources outside of Twitter. And this seems to have paid off: for many supranational actors, the number of followers has been growing markedly over the last decade and direct user engagement with supranational messages on the platform is as high as it its for messages from national or international institutions and actors.</w:delText>
        </w:r>
      </w:del>
    </w:p>
    <w:p w14:paraId="521E3EEE" w14:textId="00375C07" w:rsidR="00E22752" w:rsidRDefault="0088478C" w:rsidP="00D114D6">
      <w:pPr>
        <w:spacing w:before="120" w:after="0" w:line="240" w:lineRule="auto"/>
        <w:jc w:val="both"/>
        <w:rPr>
          <w:ins w:id="415" w:author="Sina Furkan Özdemir" w:date="2021-07-06T14:19:00Z"/>
          <w:sz w:val="20"/>
          <w:szCs w:val="18"/>
          <w:lang w:val="en-GB"/>
        </w:rPr>
      </w:pPr>
      <w:ins w:id="416" w:author="Sina Furkan Özdemir" w:date="2021-07-06T14:17:00Z">
        <w:r>
          <w:rPr>
            <w:sz w:val="20"/>
            <w:szCs w:val="18"/>
            <w:lang w:val="en-GB"/>
          </w:rPr>
          <w:t xml:space="preserve">In terms of </w:t>
        </w:r>
      </w:ins>
      <w:ins w:id="417" w:author="Sina Furkan Özdemir" w:date="2021-07-06T14:18:00Z">
        <w:r w:rsidR="002C1B7F">
          <w:rPr>
            <w:sz w:val="20"/>
            <w:szCs w:val="18"/>
            <w:lang w:val="en-GB"/>
          </w:rPr>
          <w:t>engagement</w:t>
        </w:r>
      </w:ins>
      <w:ins w:id="418" w:author="Sina Furkan Özdemir" w:date="2021-07-06T14:17:00Z">
        <w:r>
          <w:rPr>
            <w:sz w:val="20"/>
            <w:szCs w:val="18"/>
            <w:lang w:val="en-GB"/>
          </w:rPr>
          <w:t xml:space="preserve">, supranational EU accounts seem </w:t>
        </w:r>
      </w:ins>
      <w:ins w:id="419" w:author="Sina Furkan Özdemir" w:date="2021-07-06T14:18:00Z">
        <w:r w:rsidR="002C1B7F">
          <w:rPr>
            <w:sz w:val="20"/>
            <w:szCs w:val="18"/>
            <w:lang w:val="en-GB"/>
          </w:rPr>
          <w:t xml:space="preserve">to be on par with </w:t>
        </w:r>
        <w:r w:rsidR="00AC0048">
          <w:rPr>
            <w:sz w:val="20"/>
            <w:szCs w:val="18"/>
            <w:lang w:val="en-GB"/>
          </w:rPr>
          <w:t xml:space="preserve">our benchmark samples, only to be </w:t>
        </w:r>
      </w:ins>
      <w:ins w:id="420" w:author="Sina Furkan Özdemir" w:date="2021-07-06T14:19:00Z">
        <w:r w:rsidR="00AC0048">
          <w:rPr>
            <w:sz w:val="20"/>
            <w:szCs w:val="18"/>
            <w:lang w:val="en-GB"/>
          </w:rPr>
          <w:t xml:space="preserve">significantly outperformed by </w:t>
        </w:r>
        <w:r w:rsidR="008E6D7B">
          <w:rPr>
            <w:sz w:val="20"/>
            <w:szCs w:val="18"/>
            <w:lang w:val="en-GB"/>
          </w:rPr>
          <w:t xml:space="preserve">personal IO accounts in terms of retweets and the UK personal accounts in terms of </w:t>
        </w:r>
        <w:r w:rsidR="007868AA">
          <w:rPr>
            <w:sz w:val="20"/>
            <w:szCs w:val="18"/>
            <w:lang w:val="en-GB"/>
          </w:rPr>
          <w:t>quotes and replies.</w:t>
        </w:r>
      </w:ins>
    </w:p>
    <w:p w14:paraId="66D23156" w14:textId="1E796962" w:rsidR="007868AA" w:rsidRDefault="007868AA" w:rsidP="00D114D6">
      <w:pPr>
        <w:spacing w:before="120" w:after="0" w:line="240" w:lineRule="auto"/>
        <w:jc w:val="both"/>
        <w:rPr>
          <w:ins w:id="421" w:author="Sina Furkan Özdemir" w:date="2021-07-06T14:20:00Z"/>
          <w:sz w:val="20"/>
          <w:szCs w:val="18"/>
          <w:lang w:val="en-GB"/>
        </w:rPr>
      </w:pPr>
    </w:p>
    <w:p w14:paraId="32CCAA2C" w14:textId="14CC700C" w:rsidR="007868AA" w:rsidRDefault="007868AA" w:rsidP="00D114D6">
      <w:pPr>
        <w:spacing w:before="120" w:after="0" w:line="240" w:lineRule="auto"/>
        <w:jc w:val="both"/>
        <w:rPr>
          <w:ins w:id="422" w:author="Sina Furkan Özdemir" w:date="2021-07-06T14:19:00Z"/>
          <w:sz w:val="20"/>
          <w:szCs w:val="18"/>
          <w:lang w:val="en-GB"/>
        </w:rPr>
      </w:pPr>
      <w:ins w:id="423" w:author="Sina Furkan Özdemir" w:date="2021-07-06T14:20:00Z">
        <w:r>
          <w:rPr>
            <w:sz w:val="20"/>
            <w:szCs w:val="18"/>
            <w:lang w:val="en-GB"/>
          </w:rPr>
          <w:t xml:space="preserve">In this paper, we offer </w:t>
        </w:r>
        <w:r w:rsidR="00246675">
          <w:rPr>
            <w:sz w:val="20"/>
            <w:szCs w:val="18"/>
            <w:lang w:val="en-GB"/>
          </w:rPr>
          <w:t xml:space="preserve">a bird’s eye view of communication style of supranational EU executive Twitter accounts. While our results are descriptive, they </w:t>
        </w:r>
      </w:ins>
      <w:ins w:id="424" w:author="Sina Furkan Özdemir" w:date="2021-07-06T14:21:00Z">
        <w:r w:rsidR="003B13B1">
          <w:rPr>
            <w:sz w:val="20"/>
            <w:szCs w:val="18"/>
            <w:lang w:val="en-GB"/>
          </w:rPr>
          <w:t xml:space="preserve">can constitute corner stones for further research in several different ways. First of all, </w:t>
        </w:r>
        <w:r w:rsidR="003B13B1">
          <w:rPr>
            <w:sz w:val="20"/>
            <w:szCs w:val="18"/>
            <w:lang w:val="en-GB"/>
          </w:rPr>
          <w:lastRenderedPageBreak/>
          <w:t xml:space="preserve">our results indicate that visual communication is an integral part of social media communication. While we offered some description of the nature of the visual communication, </w:t>
        </w:r>
      </w:ins>
      <w:ins w:id="425" w:author="Sina Furkan Özdemir" w:date="2021-07-06T14:22:00Z">
        <w:r w:rsidR="003B13B1">
          <w:rPr>
            <w:sz w:val="20"/>
            <w:szCs w:val="18"/>
            <w:lang w:val="en-GB"/>
          </w:rPr>
          <w:t>there remains the matter of content of visual material</w:t>
        </w:r>
        <w:r w:rsidR="006C78CD">
          <w:rPr>
            <w:sz w:val="20"/>
            <w:szCs w:val="18"/>
            <w:lang w:val="en-GB"/>
          </w:rPr>
          <w:t xml:space="preserve"> for the future research. Secondly, </w:t>
        </w:r>
      </w:ins>
      <w:ins w:id="426" w:author="Sina Furkan Özdemir" w:date="2021-07-06T14:23:00Z">
        <w:r w:rsidR="002212F7">
          <w:rPr>
            <w:sz w:val="20"/>
            <w:szCs w:val="18"/>
            <w:lang w:val="en-GB"/>
          </w:rPr>
          <w:t xml:space="preserve">both our simple regression analysis (see appendix 5) and </w:t>
        </w:r>
        <w:r w:rsidR="00927CA5">
          <w:rPr>
            <w:sz w:val="20"/>
            <w:szCs w:val="18"/>
            <w:lang w:val="en-GB"/>
          </w:rPr>
          <w:t xml:space="preserve">descriptive demonstration of viral tweets show that topic of the </w:t>
        </w:r>
      </w:ins>
      <w:ins w:id="427" w:author="Sina Furkan Özdemir" w:date="2021-07-06T14:24:00Z">
        <w:r w:rsidR="00927CA5">
          <w:rPr>
            <w:sz w:val="20"/>
            <w:szCs w:val="18"/>
            <w:lang w:val="en-GB"/>
          </w:rPr>
          <w:t xml:space="preserve">message substantially matters for publicity. </w:t>
        </w:r>
      </w:ins>
      <w:ins w:id="428" w:author="Sina Furkan Özdemir" w:date="2021-07-06T14:25:00Z">
        <w:r w:rsidR="00AF7DA2">
          <w:rPr>
            <w:sz w:val="20"/>
            <w:szCs w:val="18"/>
            <w:lang w:val="en-GB"/>
          </w:rPr>
          <w:t>E</w:t>
        </w:r>
      </w:ins>
      <w:ins w:id="429" w:author="Sina Furkan Özdemir" w:date="2021-07-06T14:24:00Z">
        <w:r w:rsidR="00404FC8">
          <w:rPr>
            <w:sz w:val="20"/>
            <w:szCs w:val="18"/>
            <w:lang w:val="en-GB"/>
          </w:rPr>
          <w:t>xamin</w:t>
        </w:r>
      </w:ins>
      <w:ins w:id="430" w:author="Sina Furkan Özdemir" w:date="2021-07-06T14:25:00Z">
        <w:r w:rsidR="00AF7DA2">
          <w:rPr>
            <w:sz w:val="20"/>
            <w:szCs w:val="18"/>
            <w:lang w:val="en-GB"/>
          </w:rPr>
          <w:t>ing</w:t>
        </w:r>
      </w:ins>
      <w:ins w:id="431" w:author="Sina Furkan Özdemir" w:date="2021-07-06T14:24:00Z">
        <w:r w:rsidR="00404FC8">
          <w:rPr>
            <w:sz w:val="20"/>
            <w:szCs w:val="18"/>
            <w:lang w:val="en-GB"/>
          </w:rPr>
          <w:t xml:space="preserve"> the content of public communication messages by supranational EU actors </w:t>
        </w:r>
      </w:ins>
      <w:ins w:id="432" w:author="Sina Furkan Özdemir" w:date="2021-07-06T14:25:00Z">
        <w:r w:rsidR="00AF7DA2">
          <w:rPr>
            <w:sz w:val="20"/>
            <w:szCs w:val="18"/>
            <w:lang w:val="en-GB"/>
          </w:rPr>
          <w:t xml:space="preserve">would substantially contribute to </w:t>
        </w:r>
        <w:r w:rsidR="007829CA">
          <w:rPr>
            <w:sz w:val="20"/>
            <w:szCs w:val="18"/>
            <w:lang w:val="en-GB"/>
          </w:rPr>
          <w:t>the link between public communication and legitimacy linkage.</w:t>
        </w:r>
      </w:ins>
      <w:ins w:id="433" w:author="Sina Furkan Özdemir" w:date="2021-07-06T14:26:00Z">
        <w:r w:rsidR="00440CA8">
          <w:rPr>
            <w:sz w:val="20"/>
            <w:szCs w:val="18"/>
            <w:lang w:val="en-GB"/>
          </w:rPr>
          <w:t xml:space="preserve"> For example, whether these public messages are mere propaganda or genuine political accountability reporting </w:t>
        </w:r>
        <w:r w:rsidR="000C4998">
          <w:rPr>
            <w:sz w:val="20"/>
            <w:szCs w:val="18"/>
            <w:lang w:val="en-GB"/>
          </w:rPr>
          <w:t>would help us understand to what ext</w:t>
        </w:r>
      </w:ins>
      <w:ins w:id="434" w:author="Sina Furkan Özdemir" w:date="2021-07-06T14:27:00Z">
        <w:r w:rsidR="000C4998">
          <w:rPr>
            <w:sz w:val="20"/>
            <w:szCs w:val="18"/>
            <w:lang w:val="en-GB"/>
          </w:rPr>
          <w:t>ent public communication can contribute to the popular legitimacy of supranational actors.</w:t>
        </w:r>
      </w:ins>
    </w:p>
    <w:p w14:paraId="07A80093" w14:textId="77777777" w:rsidR="007868AA" w:rsidRDefault="007868AA" w:rsidP="00D114D6">
      <w:pPr>
        <w:spacing w:before="120" w:after="0" w:line="240" w:lineRule="auto"/>
        <w:jc w:val="both"/>
        <w:rPr>
          <w:ins w:id="435" w:author="Sina Furkan Özdemir" w:date="2021-07-06T13:30:00Z"/>
          <w:sz w:val="20"/>
          <w:szCs w:val="18"/>
          <w:lang w:val="en-GB"/>
        </w:rPr>
      </w:pPr>
    </w:p>
    <w:p w14:paraId="50B9A649" w14:textId="46319A08" w:rsidR="008F5906" w:rsidDel="00924167" w:rsidRDefault="008F5906" w:rsidP="00D114D6">
      <w:pPr>
        <w:spacing w:before="120" w:after="0" w:line="240" w:lineRule="auto"/>
        <w:jc w:val="both"/>
        <w:rPr>
          <w:del w:id="436" w:author="Sina Furkan Özdemir" w:date="2021-07-06T14:05:00Z"/>
          <w:sz w:val="20"/>
          <w:szCs w:val="18"/>
          <w:lang w:val="en-GB"/>
        </w:rPr>
      </w:pPr>
      <w:del w:id="437" w:author="Sina Furkan Özdemir" w:date="2021-07-06T14:05:00Z">
        <w:r w:rsidDel="00924167">
          <w:rPr>
            <w:sz w:val="20"/>
            <w:szCs w:val="18"/>
            <w:lang w:val="en-GB"/>
          </w:rPr>
          <w:delText>But there are also bad things</w:delText>
        </w:r>
      </w:del>
    </w:p>
    <w:p w14:paraId="1FDC6CEE" w14:textId="273C90B9" w:rsidR="008F5906" w:rsidDel="00924167" w:rsidRDefault="008F5906" w:rsidP="008F5906">
      <w:pPr>
        <w:pStyle w:val="ListParagraph"/>
        <w:numPr>
          <w:ilvl w:val="0"/>
          <w:numId w:val="12"/>
        </w:numPr>
        <w:spacing w:before="120" w:after="0" w:line="240" w:lineRule="auto"/>
        <w:jc w:val="both"/>
        <w:rPr>
          <w:del w:id="438" w:author="Sina Furkan Özdemir" w:date="2021-07-06T14:05:00Z"/>
          <w:sz w:val="20"/>
          <w:szCs w:val="18"/>
          <w:lang w:val="en-GB"/>
        </w:rPr>
      </w:pPr>
      <w:del w:id="439" w:author="Sina Furkan Özdemir" w:date="2021-07-06T14:05:00Z">
        <w:r w:rsidDel="00924167">
          <w:rPr>
            <w:sz w:val="20"/>
            <w:szCs w:val="18"/>
            <w:lang w:val="en-GB"/>
          </w:rPr>
          <w:delText>Language quality</w:delText>
        </w:r>
      </w:del>
    </w:p>
    <w:p w14:paraId="3FA0BFA3" w14:textId="71E8A722" w:rsidR="008F5906" w:rsidDel="00924167" w:rsidRDefault="008F5906" w:rsidP="008F5906">
      <w:pPr>
        <w:pStyle w:val="ListParagraph"/>
        <w:numPr>
          <w:ilvl w:val="0"/>
          <w:numId w:val="12"/>
        </w:numPr>
        <w:spacing w:before="120" w:after="0" w:line="240" w:lineRule="auto"/>
        <w:jc w:val="both"/>
        <w:rPr>
          <w:del w:id="440" w:author="Sina Furkan Özdemir" w:date="2021-07-06T14:05:00Z"/>
          <w:sz w:val="20"/>
          <w:szCs w:val="18"/>
          <w:lang w:val="en-GB"/>
        </w:rPr>
      </w:pPr>
      <w:del w:id="441" w:author="Sina Furkan Özdemir" w:date="2021-07-06T14:05:00Z">
        <w:r w:rsidDel="00924167">
          <w:rPr>
            <w:sz w:val="20"/>
            <w:szCs w:val="18"/>
            <w:lang w:val="en-GB"/>
          </w:rPr>
          <w:delText>Concentration of interactivity</w:delText>
        </w:r>
      </w:del>
    </w:p>
    <w:p w14:paraId="72173C7F" w14:textId="33FC97B5" w:rsidR="008F5906" w:rsidDel="00924167" w:rsidRDefault="008F5906" w:rsidP="008F5906">
      <w:pPr>
        <w:pStyle w:val="ListParagraph"/>
        <w:numPr>
          <w:ilvl w:val="0"/>
          <w:numId w:val="12"/>
        </w:numPr>
        <w:spacing w:before="120" w:after="0" w:line="240" w:lineRule="auto"/>
        <w:jc w:val="both"/>
        <w:rPr>
          <w:del w:id="442" w:author="Sina Furkan Özdemir" w:date="2021-07-06T14:05:00Z"/>
          <w:sz w:val="20"/>
          <w:szCs w:val="18"/>
          <w:lang w:val="en-GB"/>
        </w:rPr>
      </w:pPr>
      <w:del w:id="443" w:author="Sina Furkan Özdemir" w:date="2021-07-06T14:05:00Z">
        <w:r w:rsidDel="00924167">
          <w:rPr>
            <w:sz w:val="20"/>
            <w:szCs w:val="18"/>
            <w:lang w:val="en-GB"/>
          </w:rPr>
          <w:delText>Marked variation across accounts</w:delText>
        </w:r>
        <w:r w:rsidR="006961DA" w:rsidDel="00924167">
          <w:rPr>
            <w:sz w:val="20"/>
            <w:szCs w:val="18"/>
            <w:lang w:val="en-GB"/>
          </w:rPr>
          <w:delText xml:space="preserve"> (strategic)</w:delText>
        </w:r>
      </w:del>
    </w:p>
    <w:p w14:paraId="7E808417" w14:textId="5BDA2EFF" w:rsidR="006961DA" w:rsidDel="00924167" w:rsidRDefault="006961DA" w:rsidP="008F5906">
      <w:pPr>
        <w:pStyle w:val="ListParagraph"/>
        <w:numPr>
          <w:ilvl w:val="0"/>
          <w:numId w:val="12"/>
        </w:numPr>
        <w:spacing w:before="120" w:after="0" w:line="240" w:lineRule="auto"/>
        <w:jc w:val="both"/>
        <w:rPr>
          <w:del w:id="444" w:author="Sina Furkan Özdemir" w:date="2021-07-06T14:05:00Z"/>
          <w:sz w:val="20"/>
          <w:szCs w:val="18"/>
          <w:lang w:val="en-GB"/>
        </w:rPr>
      </w:pPr>
      <w:del w:id="445" w:author="Sina Furkan Özdemir" w:date="2021-07-06T14:05:00Z">
        <w:r w:rsidDel="00924167">
          <w:rPr>
            <w:sz w:val="20"/>
            <w:szCs w:val="18"/>
            <w:lang w:val="en-GB"/>
          </w:rPr>
          <w:delText>Information overload argument (ref Adler, e.g.)</w:delText>
        </w:r>
      </w:del>
    </w:p>
    <w:p w14:paraId="171D7F07" w14:textId="46C20264" w:rsidR="008F5906" w:rsidDel="000C4998" w:rsidRDefault="008F5906" w:rsidP="008F5906">
      <w:pPr>
        <w:spacing w:before="120" w:after="0" w:line="240" w:lineRule="auto"/>
        <w:jc w:val="both"/>
        <w:rPr>
          <w:del w:id="446" w:author="Sina Furkan Özdemir" w:date="2021-07-06T14:27:00Z"/>
          <w:sz w:val="20"/>
          <w:szCs w:val="18"/>
          <w:lang w:val="en-GB"/>
        </w:rPr>
      </w:pPr>
      <w:del w:id="447" w:author="Sina Furkan Özdemir" w:date="2021-07-06T14:27:00Z">
        <w:r w:rsidDel="000C4998">
          <w:rPr>
            <w:sz w:val="20"/>
            <w:szCs w:val="18"/>
            <w:lang w:val="en-GB"/>
          </w:rPr>
          <w:delText>Lessons for future research</w:delText>
        </w:r>
      </w:del>
    </w:p>
    <w:p w14:paraId="257E73BD" w14:textId="2A2246D9" w:rsidR="008F5906" w:rsidDel="000C4998" w:rsidRDefault="008F5906" w:rsidP="008F5906">
      <w:pPr>
        <w:pStyle w:val="ListParagraph"/>
        <w:numPr>
          <w:ilvl w:val="0"/>
          <w:numId w:val="13"/>
        </w:numPr>
        <w:spacing w:before="120" w:after="0" w:line="240" w:lineRule="auto"/>
        <w:jc w:val="both"/>
        <w:rPr>
          <w:del w:id="448" w:author="Sina Furkan Özdemir" w:date="2021-07-06T14:27:00Z"/>
          <w:sz w:val="20"/>
          <w:szCs w:val="18"/>
          <w:lang w:val="en-GB"/>
        </w:rPr>
      </w:pPr>
      <w:del w:id="449" w:author="Sina Furkan Özdemir" w:date="2021-07-06T14:27:00Z">
        <w:r w:rsidDel="000C4998">
          <w:rPr>
            <w:sz w:val="20"/>
            <w:szCs w:val="18"/>
            <w:lang w:val="en-GB"/>
          </w:rPr>
          <w:delText>Visual information matters</w:delText>
        </w:r>
      </w:del>
    </w:p>
    <w:p w14:paraId="26A37D19" w14:textId="419D6E7F" w:rsidR="008F5906" w:rsidDel="000C4998" w:rsidRDefault="008F5906" w:rsidP="008F5906">
      <w:pPr>
        <w:pStyle w:val="ListParagraph"/>
        <w:numPr>
          <w:ilvl w:val="0"/>
          <w:numId w:val="13"/>
        </w:numPr>
        <w:spacing w:before="120" w:after="0" w:line="240" w:lineRule="auto"/>
        <w:jc w:val="both"/>
        <w:rPr>
          <w:del w:id="450" w:author="Sina Furkan Özdemir" w:date="2021-07-06T14:27:00Z"/>
          <w:sz w:val="20"/>
          <w:szCs w:val="18"/>
          <w:lang w:val="en-GB"/>
        </w:rPr>
      </w:pPr>
      <w:del w:id="451" w:author="Sina Furkan Özdemir" w:date="2021-07-06T14:27:00Z">
        <w:r w:rsidDel="000C4998">
          <w:rPr>
            <w:sz w:val="20"/>
            <w:szCs w:val="18"/>
            <w:lang w:val="en-GB"/>
          </w:rPr>
          <w:delText>Topic seems to matter – anaylse and contextualise content</w:delText>
        </w:r>
      </w:del>
    </w:p>
    <w:p w14:paraId="4456DF7C" w14:textId="026E7E74" w:rsidR="008F5906" w:rsidDel="000C4998" w:rsidRDefault="008F5906" w:rsidP="008F5906">
      <w:pPr>
        <w:pStyle w:val="ListParagraph"/>
        <w:numPr>
          <w:ilvl w:val="0"/>
          <w:numId w:val="13"/>
        </w:numPr>
        <w:spacing w:before="120" w:after="0" w:line="240" w:lineRule="auto"/>
        <w:jc w:val="both"/>
        <w:rPr>
          <w:del w:id="452" w:author="Sina Furkan Özdemir" w:date="2021-07-06T14:27:00Z"/>
          <w:sz w:val="20"/>
          <w:szCs w:val="18"/>
          <w:lang w:val="en-GB"/>
        </w:rPr>
      </w:pPr>
      <w:del w:id="453" w:author="Sina Furkan Özdemir" w:date="2021-07-06T14:27:00Z">
        <w:r w:rsidDel="000C4998">
          <w:rPr>
            <w:sz w:val="20"/>
            <w:szCs w:val="18"/>
            <w:lang w:val="en-GB"/>
          </w:rPr>
          <w:delText>Key question: political accountability vs propaganda? clarifies political responsibility</w:delText>
        </w:r>
      </w:del>
    </w:p>
    <w:p w14:paraId="1E531452" w14:textId="2C03913E" w:rsidR="008F5906" w:rsidDel="000C4998" w:rsidRDefault="008F5906" w:rsidP="008F5906">
      <w:pPr>
        <w:pStyle w:val="ListParagraph"/>
        <w:numPr>
          <w:ilvl w:val="1"/>
          <w:numId w:val="13"/>
        </w:numPr>
        <w:spacing w:before="120" w:after="0" w:line="240" w:lineRule="auto"/>
        <w:jc w:val="both"/>
        <w:rPr>
          <w:del w:id="454" w:author="Sina Furkan Özdemir" w:date="2021-07-06T14:27:00Z"/>
          <w:sz w:val="20"/>
          <w:szCs w:val="18"/>
          <w:lang w:val="en-GB"/>
        </w:rPr>
      </w:pPr>
      <w:del w:id="455" w:author="Sina Furkan Özdemir" w:date="2021-07-06T14:27:00Z">
        <w:r w:rsidDel="000C4998">
          <w:rPr>
            <w:sz w:val="20"/>
            <w:szCs w:val="18"/>
            <w:lang w:val="en-GB"/>
          </w:rPr>
          <w:delText>Str</w:delText>
        </w:r>
        <w:r w:rsidR="00FC1856" w:rsidDel="000C4998">
          <w:rPr>
            <w:sz w:val="20"/>
            <w:szCs w:val="18"/>
            <w:lang w:val="en-GB"/>
          </w:rPr>
          <w:delText>a</w:delText>
        </w:r>
        <w:r w:rsidDel="000C4998">
          <w:rPr>
            <w:sz w:val="20"/>
            <w:szCs w:val="18"/>
            <w:lang w:val="en-GB"/>
          </w:rPr>
          <w:delText>t</w:delText>
        </w:r>
        <w:r w:rsidR="00FC1856" w:rsidDel="000C4998">
          <w:rPr>
            <w:sz w:val="20"/>
            <w:szCs w:val="18"/>
            <w:lang w:val="en-GB"/>
          </w:rPr>
          <w:delText>e</w:delText>
        </w:r>
        <w:r w:rsidDel="000C4998">
          <w:rPr>
            <w:sz w:val="20"/>
            <w:szCs w:val="18"/>
            <w:lang w:val="en-GB"/>
          </w:rPr>
          <w:delText>gy: Link to decision output and other communication channel</w:delText>
        </w:r>
      </w:del>
    </w:p>
    <w:p w14:paraId="292C8D18" w14:textId="167B0675" w:rsidR="008F5906" w:rsidRPr="008F5906" w:rsidDel="000C4998" w:rsidRDefault="00DB7BCD" w:rsidP="008F5906">
      <w:pPr>
        <w:pStyle w:val="ListParagraph"/>
        <w:numPr>
          <w:ilvl w:val="1"/>
          <w:numId w:val="13"/>
        </w:numPr>
        <w:spacing w:before="120" w:after="0" w:line="240" w:lineRule="auto"/>
        <w:jc w:val="both"/>
        <w:rPr>
          <w:del w:id="456" w:author="Sina Furkan Özdemir" w:date="2021-07-06T14:27:00Z"/>
          <w:sz w:val="20"/>
          <w:szCs w:val="18"/>
          <w:lang w:val="en-GB"/>
        </w:rPr>
      </w:pPr>
      <w:del w:id="457" w:author="Sina Furkan Özdemir" w:date="2021-07-06T14:27:00Z">
        <w:r w:rsidDel="000C4998">
          <w:rPr>
            <w:sz w:val="20"/>
            <w:szCs w:val="18"/>
            <w:lang w:val="en-GB"/>
          </w:rPr>
          <w:delText>Sketch ideas on political responsibility expression</w:delText>
        </w:r>
      </w:del>
    </w:p>
    <w:p w14:paraId="6122A554" w14:textId="08B37D3D" w:rsidR="00D06036" w:rsidDel="000C4998" w:rsidRDefault="00D06036" w:rsidP="00D114D6">
      <w:pPr>
        <w:spacing w:before="120" w:after="0" w:line="240" w:lineRule="auto"/>
        <w:jc w:val="both"/>
        <w:rPr>
          <w:del w:id="458" w:author="Sina Furkan Özdemir" w:date="2021-07-06T14:27:00Z"/>
          <w:sz w:val="20"/>
          <w:szCs w:val="18"/>
          <w:lang w:val="en-GB"/>
        </w:rPr>
      </w:pPr>
    </w:p>
    <w:p w14:paraId="1559CF1D" w14:textId="68D8529E" w:rsidR="00D06036" w:rsidDel="000C4998" w:rsidRDefault="00D06036" w:rsidP="00D114D6">
      <w:pPr>
        <w:spacing w:before="120" w:after="0" w:line="240" w:lineRule="auto"/>
        <w:jc w:val="both"/>
        <w:rPr>
          <w:del w:id="459" w:author="Sina Furkan Özdemir" w:date="2021-07-06T14:27:00Z"/>
          <w:sz w:val="20"/>
          <w:szCs w:val="18"/>
          <w:lang w:val="en-GB"/>
        </w:rPr>
      </w:pPr>
    </w:p>
    <w:p w14:paraId="2B40BDA8" w14:textId="77777777" w:rsidR="00D06036" w:rsidRPr="00D114D6" w:rsidRDefault="00D06036"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CEF4F97" w14:textId="77777777" w:rsidR="00534561" w:rsidRDefault="00CF6326" w:rsidP="00534561">
      <w:pPr>
        <w:pStyle w:val="Bibliography"/>
        <w:rPr>
          <w:ins w:id="460" w:author="Sina Furkan Özdemir" w:date="2021-07-06T15:03:00Z"/>
        </w:rPr>
        <w:pPrChange w:id="461" w:author="Sina Furkan Özdemir" w:date="2021-07-06T15:03:00Z">
          <w:pPr>
            <w:widowControl w:val="0"/>
            <w:autoSpaceDE w:val="0"/>
            <w:autoSpaceDN w:val="0"/>
            <w:adjustRightInd w:val="0"/>
            <w:spacing w:after="0" w:line="240" w:lineRule="auto"/>
          </w:pPr>
        </w:pPrChange>
      </w:pPr>
      <w:ins w:id="462" w:author="Sina Furkan Özdemir" w:date="2021-07-05T12:31:00Z">
        <w:r>
          <w:rPr>
            <w:sz w:val="20"/>
            <w:szCs w:val="18"/>
            <w:lang w:val="en-GB"/>
          </w:rPr>
          <w:fldChar w:fldCharType="begin"/>
        </w:r>
      </w:ins>
      <w:ins w:id="463" w:author="Sina Furkan Özdemir" w:date="2021-07-06T14:46:00Z">
        <w:r w:rsidR="003361B0">
          <w:rPr>
            <w:sz w:val="20"/>
            <w:szCs w:val="18"/>
            <w:lang w:val="en-GB"/>
          </w:rPr>
          <w:instrText xml:space="preserve"> ADDIN ZOTERO_BIBL {"uncited":[],"omitted":[],"custom":[]} CSL_BIBLIOGRAPHY </w:instrText>
        </w:r>
      </w:ins>
      <w:r>
        <w:rPr>
          <w:sz w:val="20"/>
          <w:szCs w:val="18"/>
          <w:lang w:val="en-GB"/>
        </w:rPr>
        <w:fldChar w:fldCharType="separate"/>
      </w:r>
      <w:ins w:id="464" w:author="Sina Furkan Özdemir" w:date="2021-07-06T15:03:00Z">
        <w:r w:rsidR="00534561">
          <w:t xml:space="preserve">Altides, C. (2009) </w:t>
        </w:r>
        <w:r w:rsidR="00534561">
          <w:rPr>
            <w:i/>
            <w:iCs/>
          </w:rPr>
          <w:t>Making EU politics public: how the EU institutions develop public communication</w:t>
        </w:r>
        <w:r w:rsidR="00534561">
          <w:t>, Baden-Baden: Nomos.</w:t>
        </w:r>
      </w:ins>
    </w:p>
    <w:p w14:paraId="13CD3BEF" w14:textId="77777777" w:rsidR="00534561" w:rsidRDefault="00534561" w:rsidP="00534561">
      <w:pPr>
        <w:pStyle w:val="Bibliography"/>
        <w:rPr>
          <w:ins w:id="465" w:author="Sina Furkan Özdemir" w:date="2021-07-06T15:03:00Z"/>
        </w:rPr>
        <w:pPrChange w:id="466" w:author="Sina Furkan Özdemir" w:date="2021-07-06T15:03:00Z">
          <w:pPr>
            <w:widowControl w:val="0"/>
            <w:autoSpaceDE w:val="0"/>
            <w:autoSpaceDN w:val="0"/>
            <w:adjustRightInd w:val="0"/>
            <w:spacing w:after="0" w:line="240" w:lineRule="auto"/>
          </w:pPr>
        </w:pPrChange>
      </w:pPr>
      <w:ins w:id="467" w:author="Sina Furkan Özdemir" w:date="2021-07-06T15:03:00Z">
        <w:r>
          <w:t xml:space="preserve">Barisione, M. and Michailidou, A. (eds) (2017) </w:t>
        </w:r>
        <w:r>
          <w:rPr>
            <w:i/>
            <w:iCs/>
          </w:rPr>
          <w:t>Social media and European politics: rethinking power and legitimacy in the digital era</w:t>
        </w:r>
        <w:r>
          <w:t>, London, United Kingdom: Palgrave Macmillan.</w:t>
        </w:r>
      </w:ins>
    </w:p>
    <w:p w14:paraId="4380FEC4" w14:textId="77777777" w:rsidR="00534561" w:rsidRDefault="00534561" w:rsidP="00534561">
      <w:pPr>
        <w:pStyle w:val="Bibliography"/>
        <w:rPr>
          <w:ins w:id="468" w:author="Sina Furkan Özdemir" w:date="2021-07-06T15:03:00Z"/>
        </w:rPr>
        <w:pPrChange w:id="469" w:author="Sina Furkan Özdemir" w:date="2021-07-06T15:03:00Z">
          <w:pPr>
            <w:widowControl w:val="0"/>
            <w:autoSpaceDE w:val="0"/>
            <w:autoSpaceDN w:val="0"/>
            <w:adjustRightInd w:val="0"/>
            <w:spacing w:after="0" w:line="240" w:lineRule="auto"/>
          </w:pPr>
        </w:pPrChange>
      </w:pPr>
      <w:ins w:id="470" w:author="Sina Furkan Özdemir" w:date="2021-07-06T15:03:00Z">
        <w:r>
          <w:t xml:space="preserve">Benoit, K., Munger, K. and Spirling, A. (2019) ‘Measuring and Explaining Political Sophistication through Textual Complexity’, </w:t>
        </w:r>
        <w:r>
          <w:rPr>
            <w:i/>
            <w:iCs/>
          </w:rPr>
          <w:t>American Journal of Political Science</w:t>
        </w:r>
        <w:r>
          <w:t xml:space="preserve"> 63(2): 491–508.</w:t>
        </w:r>
      </w:ins>
    </w:p>
    <w:p w14:paraId="46BA6EDC" w14:textId="77777777" w:rsidR="00534561" w:rsidRDefault="00534561" w:rsidP="00534561">
      <w:pPr>
        <w:pStyle w:val="Bibliography"/>
        <w:rPr>
          <w:ins w:id="471" w:author="Sina Furkan Özdemir" w:date="2021-07-06T15:03:00Z"/>
        </w:rPr>
        <w:pPrChange w:id="472" w:author="Sina Furkan Özdemir" w:date="2021-07-06T15:03:00Z">
          <w:pPr>
            <w:widowControl w:val="0"/>
            <w:autoSpaceDE w:val="0"/>
            <w:autoSpaceDN w:val="0"/>
            <w:adjustRightInd w:val="0"/>
            <w:spacing w:after="0" w:line="240" w:lineRule="auto"/>
          </w:pPr>
        </w:pPrChange>
      </w:pPr>
      <w:ins w:id="473" w:author="Sina Furkan Özdemir" w:date="2021-07-06T15:03:00Z">
        <w:r>
          <w:t xml:space="preserve">Biber, D., Conrad, S. and Reppen, R. (1998) </w:t>
        </w:r>
        <w:r>
          <w:rPr>
            <w:i/>
            <w:iCs/>
          </w:rPr>
          <w:t>Corpus Linguistics: Investigating Language Structure and Use</w:t>
        </w:r>
        <w:r>
          <w:t>, Cambridge ; New York: Cambridge University Press.</w:t>
        </w:r>
      </w:ins>
    </w:p>
    <w:p w14:paraId="793BB699" w14:textId="77777777" w:rsidR="00534561" w:rsidRDefault="00534561" w:rsidP="00534561">
      <w:pPr>
        <w:pStyle w:val="Bibliography"/>
        <w:rPr>
          <w:ins w:id="474" w:author="Sina Furkan Özdemir" w:date="2021-07-06T15:03:00Z"/>
        </w:rPr>
        <w:pPrChange w:id="475" w:author="Sina Furkan Özdemir" w:date="2021-07-06T15:03:00Z">
          <w:pPr>
            <w:widowControl w:val="0"/>
            <w:autoSpaceDE w:val="0"/>
            <w:autoSpaceDN w:val="0"/>
            <w:adjustRightInd w:val="0"/>
            <w:spacing w:after="0" w:line="240" w:lineRule="auto"/>
          </w:pPr>
        </w:pPrChange>
      </w:pPr>
      <w:ins w:id="476" w:author="Sina Furkan Özdemir" w:date="2021-07-06T15:03:00Z">
        <w:r>
          <w:t xml:space="preserve">Biegoń, D. (2013) ‘Specifying the Arena of Possibilities: Post-structuralist Narrative Analysis and the European Commission’s Legitimation Strategies’, </w:t>
        </w:r>
        <w:r>
          <w:rPr>
            <w:i/>
            <w:iCs/>
          </w:rPr>
          <w:t>JCMS: Journal of Common Market Studies</w:t>
        </w:r>
        <w:r>
          <w:t xml:space="preserve"> 51(2): 194–211.</w:t>
        </w:r>
      </w:ins>
    </w:p>
    <w:p w14:paraId="02D91322" w14:textId="77777777" w:rsidR="00534561" w:rsidRDefault="00534561" w:rsidP="00534561">
      <w:pPr>
        <w:pStyle w:val="Bibliography"/>
        <w:rPr>
          <w:ins w:id="477" w:author="Sina Furkan Özdemir" w:date="2021-07-06T15:03:00Z"/>
        </w:rPr>
        <w:pPrChange w:id="478" w:author="Sina Furkan Özdemir" w:date="2021-07-06T15:03:00Z">
          <w:pPr>
            <w:widowControl w:val="0"/>
            <w:autoSpaceDE w:val="0"/>
            <w:autoSpaceDN w:val="0"/>
            <w:adjustRightInd w:val="0"/>
            <w:spacing w:after="0" w:line="240" w:lineRule="auto"/>
          </w:pPr>
        </w:pPrChange>
      </w:pPr>
      <w:ins w:id="479" w:author="Sina Furkan Özdemir" w:date="2021-07-06T15:03:00Z">
        <w:r>
          <w:t xml:space="preserve">Bijsmans, P. and Altides, C. (2007) ‘“Bridging the Gap” between EU Politics and Citizens? The European Commission, National Media and EU Affairs in the Public Sphere’, </w:t>
        </w:r>
        <w:r>
          <w:rPr>
            <w:i/>
            <w:iCs/>
          </w:rPr>
          <w:t>Journal of European Integration</w:t>
        </w:r>
        <w:r>
          <w:t xml:space="preserve"> 29(3): 323–340.</w:t>
        </w:r>
      </w:ins>
    </w:p>
    <w:p w14:paraId="5CBFA317" w14:textId="77777777" w:rsidR="00534561" w:rsidRDefault="00534561" w:rsidP="00534561">
      <w:pPr>
        <w:pStyle w:val="Bibliography"/>
        <w:rPr>
          <w:ins w:id="480" w:author="Sina Furkan Özdemir" w:date="2021-07-06T15:03:00Z"/>
        </w:rPr>
        <w:pPrChange w:id="481" w:author="Sina Furkan Özdemir" w:date="2021-07-06T15:03:00Z">
          <w:pPr>
            <w:widowControl w:val="0"/>
            <w:autoSpaceDE w:val="0"/>
            <w:autoSpaceDN w:val="0"/>
            <w:adjustRightInd w:val="0"/>
            <w:spacing w:after="0" w:line="240" w:lineRule="auto"/>
          </w:pPr>
        </w:pPrChange>
      </w:pPr>
      <w:ins w:id="482" w:author="Sina Furkan Özdemir" w:date="2021-07-06T15:03:00Z">
        <w:r>
          <w:t xml:space="preserve">Bischof, D. and Senninger, R. (2018) ‘Simple politics for the people? Complexity in campaign messages and political knowledge’, </w:t>
        </w:r>
        <w:r>
          <w:rPr>
            <w:i/>
            <w:iCs/>
          </w:rPr>
          <w:t>European Journal of Political Research</w:t>
        </w:r>
        <w:r>
          <w:t xml:space="preserve"> 57(2): 473–495.</w:t>
        </w:r>
      </w:ins>
    </w:p>
    <w:p w14:paraId="3EE09BD9" w14:textId="77777777" w:rsidR="00534561" w:rsidRDefault="00534561" w:rsidP="00534561">
      <w:pPr>
        <w:pStyle w:val="Bibliography"/>
        <w:rPr>
          <w:ins w:id="483" w:author="Sina Furkan Özdemir" w:date="2021-07-06T15:03:00Z"/>
        </w:rPr>
        <w:pPrChange w:id="484" w:author="Sina Furkan Özdemir" w:date="2021-07-06T15:03:00Z">
          <w:pPr>
            <w:widowControl w:val="0"/>
            <w:autoSpaceDE w:val="0"/>
            <w:autoSpaceDN w:val="0"/>
            <w:adjustRightInd w:val="0"/>
            <w:spacing w:after="0" w:line="240" w:lineRule="auto"/>
          </w:pPr>
        </w:pPrChange>
      </w:pPr>
      <w:ins w:id="485" w:author="Sina Furkan Özdemir" w:date="2021-07-06T15:03:00Z">
        <w:r>
          <w:t xml:space="preserve">Boomgaarden, H. et al. (2013) ‘Across time and space: Explaining variation in news coverage of the European Union’, </w:t>
        </w:r>
        <w:r>
          <w:rPr>
            <w:i/>
            <w:iCs/>
          </w:rPr>
          <w:t>European Journal of Political Research</w:t>
        </w:r>
        <w:r>
          <w:t xml:space="preserve"> 52(5): 608–629.</w:t>
        </w:r>
      </w:ins>
    </w:p>
    <w:p w14:paraId="49C7B34A" w14:textId="77777777" w:rsidR="00534561" w:rsidRDefault="00534561" w:rsidP="00534561">
      <w:pPr>
        <w:pStyle w:val="Bibliography"/>
        <w:rPr>
          <w:ins w:id="486" w:author="Sina Furkan Özdemir" w:date="2021-07-06T15:03:00Z"/>
        </w:rPr>
        <w:pPrChange w:id="487" w:author="Sina Furkan Özdemir" w:date="2021-07-06T15:03:00Z">
          <w:pPr>
            <w:widowControl w:val="0"/>
            <w:autoSpaceDE w:val="0"/>
            <w:autoSpaceDN w:val="0"/>
            <w:adjustRightInd w:val="0"/>
            <w:spacing w:after="0" w:line="240" w:lineRule="auto"/>
          </w:pPr>
        </w:pPrChange>
      </w:pPr>
      <w:ins w:id="488" w:author="Sina Furkan Özdemir" w:date="2021-07-06T15:03:00Z">
        <w:r>
          <w:t xml:space="preserve">Bressanelli, E., Koop, C. and Reh, C. (2020) ‘EU Actors under pressure: politicisation and depoliticisation as strategic responses’, </w:t>
        </w:r>
        <w:r>
          <w:rPr>
            <w:i/>
            <w:iCs/>
          </w:rPr>
          <w:t>Journal of European Public Policy</w:t>
        </w:r>
        <w:r>
          <w:t xml:space="preserve"> 27(3): 329–341.</w:t>
        </w:r>
      </w:ins>
    </w:p>
    <w:p w14:paraId="0D360776" w14:textId="77777777" w:rsidR="00534561" w:rsidRDefault="00534561" w:rsidP="00534561">
      <w:pPr>
        <w:pStyle w:val="Bibliography"/>
        <w:rPr>
          <w:ins w:id="489" w:author="Sina Furkan Özdemir" w:date="2021-07-06T15:03:00Z"/>
        </w:rPr>
        <w:pPrChange w:id="490" w:author="Sina Furkan Özdemir" w:date="2021-07-06T15:03:00Z">
          <w:pPr>
            <w:widowControl w:val="0"/>
            <w:autoSpaceDE w:val="0"/>
            <w:autoSpaceDN w:val="0"/>
            <w:adjustRightInd w:val="0"/>
            <w:spacing w:after="0" w:line="240" w:lineRule="auto"/>
          </w:pPr>
        </w:pPrChange>
      </w:pPr>
      <w:ins w:id="491" w:author="Sina Furkan Özdemir" w:date="2021-07-06T15:03:00Z">
        <w:r>
          <w:t xml:space="preserve">Brüggemann, M. (2010) ‘Information Policy and the Public Sphere’, </w:t>
        </w:r>
        <w:r>
          <w:rPr>
            <w:i/>
            <w:iCs/>
          </w:rPr>
          <w:t>Javnost - The Public</w:t>
        </w:r>
        <w:r>
          <w:t xml:space="preserve"> 17(1): 5–21.</w:t>
        </w:r>
      </w:ins>
    </w:p>
    <w:p w14:paraId="6CC8EAB8" w14:textId="77777777" w:rsidR="00534561" w:rsidRDefault="00534561" w:rsidP="00534561">
      <w:pPr>
        <w:pStyle w:val="Bibliography"/>
        <w:rPr>
          <w:ins w:id="492" w:author="Sina Furkan Özdemir" w:date="2021-07-06T15:03:00Z"/>
        </w:rPr>
        <w:pPrChange w:id="493" w:author="Sina Furkan Özdemir" w:date="2021-07-06T15:03:00Z">
          <w:pPr>
            <w:widowControl w:val="0"/>
            <w:autoSpaceDE w:val="0"/>
            <w:autoSpaceDN w:val="0"/>
            <w:adjustRightInd w:val="0"/>
            <w:spacing w:after="0" w:line="240" w:lineRule="auto"/>
          </w:pPr>
        </w:pPrChange>
      </w:pPr>
      <w:ins w:id="494" w:author="Sina Furkan Özdemir" w:date="2021-07-06T15:03:00Z">
        <w:r>
          <w:t xml:space="preserve">Cage, J., Herve, N. and Mazoyer, B. (2020) </w:t>
        </w:r>
        <w:r>
          <w:rPr>
            <w:i/>
            <w:iCs/>
          </w:rPr>
          <w:t>Social Media and Newsroom Production Decisions</w:t>
        </w:r>
        <w:r>
          <w:t>, Rochester, NY: Social Science Research Network, doi:10.2139/ssrn.3663899.</w:t>
        </w:r>
      </w:ins>
    </w:p>
    <w:p w14:paraId="72E17F2A" w14:textId="77777777" w:rsidR="00534561" w:rsidRDefault="00534561" w:rsidP="00534561">
      <w:pPr>
        <w:pStyle w:val="Bibliography"/>
        <w:rPr>
          <w:ins w:id="495" w:author="Sina Furkan Özdemir" w:date="2021-07-06T15:03:00Z"/>
        </w:rPr>
        <w:pPrChange w:id="496" w:author="Sina Furkan Özdemir" w:date="2021-07-06T15:03:00Z">
          <w:pPr>
            <w:widowControl w:val="0"/>
            <w:autoSpaceDE w:val="0"/>
            <w:autoSpaceDN w:val="0"/>
            <w:adjustRightInd w:val="0"/>
            <w:spacing w:after="0" w:line="240" w:lineRule="auto"/>
          </w:pPr>
        </w:pPrChange>
      </w:pPr>
      <w:ins w:id="497" w:author="Sina Furkan Özdemir" w:date="2021-07-06T15:03:00Z">
        <w:r>
          <w:t xml:space="preserve">Curtin, D. and Meijer, A. J. (2006) ‘Does transparency strengthen legitimacy?’, </w:t>
        </w:r>
        <w:r>
          <w:rPr>
            <w:i/>
            <w:iCs/>
          </w:rPr>
          <w:t>Information Polity</w:t>
        </w:r>
        <w:r>
          <w:t xml:space="preserve"> 11(2): 109–122.</w:t>
        </w:r>
      </w:ins>
    </w:p>
    <w:p w14:paraId="4FD864DE" w14:textId="77777777" w:rsidR="00534561" w:rsidRDefault="00534561" w:rsidP="00534561">
      <w:pPr>
        <w:pStyle w:val="Bibliography"/>
        <w:rPr>
          <w:ins w:id="498" w:author="Sina Furkan Özdemir" w:date="2021-07-06T15:03:00Z"/>
        </w:rPr>
        <w:pPrChange w:id="499" w:author="Sina Furkan Özdemir" w:date="2021-07-06T15:03:00Z">
          <w:pPr>
            <w:widowControl w:val="0"/>
            <w:autoSpaceDE w:val="0"/>
            <w:autoSpaceDN w:val="0"/>
            <w:adjustRightInd w:val="0"/>
            <w:spacing w:after="0" w:line="240" w:lineRule="auto"/>
          </w:pPr>
        </w:pPrChange>
      </w:pPr>
      <w:ins w:id="500" w:author="Sina Furkan Özdemir" w:date="2021-07-06T15:03:00Z">
        <w:r>
          <w:t xml:space="preserve">De Vreese, C. (2001) ‘“Europe” in the News: A Cross-National Comparative Study of the News Coverage of Key EU Events’, </w:t>
        </w:r>
        <w:r>
          <w:rPr>
            <w:i/>
            <w:iCs/>
          </w:rPr>
          <w:t>European Union Politics</w:t>
        </w:r>
        <w:r>
          <w:t xml:space="preserve"> 2(3): 283–307.</w:t>
        </w:r>
      </w:ins>
    </w:p>
    <w:p w14:paraId="3BA2872B" w14:textId="77777777" w:rsidR="00534561" w:rsidRDefault="00534561" w:rsidP="00534561">
      <w:pPr>
        <w:pStyle w:val="Bibliography"/>
        <w:rPr>
          <w:ins w:id="501" w:author="Sina Furkan Özdemir" w:date="2021-07-06T15:03:00Z"/>
        </w:rPr>
        <w:pPrChange w:id="502" w:author="Sina Furkan Özdemir" w:date="2021-07-06T15:03:00Z">
          <w:pPr>
            <w:widowControl w:val="0"/>
            <w:autoSpaceDE w:val="0"/>
            <w:autoSpaceDN w:val="0"/>
            <w:adjustRightInd w:val="0"/>
            <w:spacing w:after="0" w:line="240" w:lineRule="auto"/>
          </w:pPr>
        </w:pPrChange>
      </w:pPr>
      <w:ins w:id="503" w:author="Sina Furkan Özdemir" w:date="2021-07-06T15:03:00Z">
        <w:r>
          <w:t xml:space="preserve">De Vreese, C., Banducci, S., Semetko, H. and Boomgaarden, H. (2006) ‘The News Coverage of the 2004 European Parliamentary Election Campaign in 25 Countries’, </w:t>
        </w:r>
        <w:r>
          <w:rPr>
            <w:i/>
            <w:iCs/>
          </w:rPr>
          <w:t>European Union Politics</w:t>
        </w:r>
        <w:r>
          <w:t xml:space="preserve"> 7(4): 477–504.</w:t>
        </w:r>
      </w:ins>
    </w:p>
    <w:p w14:paraId="65285363" w14:textId="77777777" w:rsidR="00534561" w:rsidRDefault="00534561" w:rsidP="00534561">
      <w:pPr>
        <w:pStyle w:val="Bibliography"/>
        <w:rPr>
          <w:ins w:id="504" w:author="Sina Furkan Özdemir" w:date="2021-07-06T15:03:00Z"/>
        </w:rPr>
        <w:pPrChange w:id="505" w:author="Sina Furkan Özdemir" w:date="2021-07-06T15:03:00Z">
          <w:pPr>
            <w:widowControl w:val="0"/>
            <w:autoSpaceDE w:val="0"/>
            <w:autoSpaceDN w:val="0"/>
            <w:adjustRightInd w:val="0"/>
            <w:spacing w:after="0" w:line="240" w:lineRule="auto"/>
          </w:pPr>
        </w:pPrChange>
      </w:pPr>
      <w:ins w:id="506" w:author="Sina Furkan Özdemir" w:date="2021-07-06T15:03:00Z">
        <w:r>
          <w:lastRenderedPageBreak/>
          <w:t xml:space="preserve">De Wilde, P. and Zürn, M. (2012) ‘Can the Politicization of European Integration be Reversed?*’, </w:t>
        </w:r>
        <w:r>
          <w:rPr>
            <w:i/>
            <w:iCs/>
          </w:rPr>
          <w:t>JCMS: Journal of Common Market Studies</w:t>
        </w:r>
        <w:r>
          <w:t xml:space="preserve"> 50(s1): 137–153.</w:t>
        </w:r>
      </w:ins>
    </w:p>
    <w:p w14:paraId="5713E3D7" w14:textId="77777777" w:rsidR="00534561" w:rsidRDefault="00534561" w:rsidP="00534561">
      <w:pPr>
        <w:pStyle w:val="Bibliography"/>
        <w:rPr>
          <w:ins w:id="507" w:author="Sina Furkan Özdemir" w:date="2021-07-06T15:03:00Z"/>
        </w:rPr>
        <w:pPrChange w:id="508" w:author="Sina Furkan Özdemir" w:date="2021-07-06T15:03:00Z">
          <w:pPr>
            <w:widowControl w:val="0"/>
            <w:autoSpaceDE w:val="0"/>
            <w:autoSpaceDN w:val="0"/>
            <w:adjustRightInd w:val="0"/>
            <w:spacing w:after="0" w:line="240" w:lineRule="auto"/>
          </w:pPr>
        </w:pPrChange>
      </w:pPr>
      <w:ins w:id="509" w:author="Sina Furkan Özdemir" w:date="2021-07-06T15:03:00Z">
        <w:r>
          <w:t xml:space="preserve">Ecker-Ehrhardt, M. (2018) ‘Self-legitimation in the face of politicization: Why international organizations centralized public communication’, </w:t>
        </w:r>
        <w:r>
          <w:rPr>
            <w:i/>
            <w:iCs/>
          </w:rPr>
          <w:t>The Review of International Organizations</w:t>
        </w:r>
        <w:r>
          <w:t xml:space="preserve"> 13(4): 519–546.</w:t>
        </w:r>
      </w:ins>
    </w:p>
    <w:p w14:paraId="31189802" w14:textId="77777777" w:rsidR="00534561" w:rsidRDefault="00534561" w:rsidP="00534561">
      <w:pPr>
        <w:pStyle w:val="Bibliography"/>
        <w:rPr>
          <w:ins w:id="510" w:author="Sina Furkan Özdemir" w:date="2021-07-06T15:03:00Z"/>
        </w:rPr>
        <w:pPrChange w:id="511" w:author="Sina Furkan Özdemir" w:date="2021-07-06T15:03:00Z">
          <w:pPr>
            <w:widowControl w:val="0"/>
            <w:autoSpaceDE w:val="0"/>
            <w:autoSpaceDN w:val="0"/>
            <w:adjustRightInd w:val="0"/>
            <w:spacing w:after="0" w:line="240" w:lineRule="auto"/>
          </w:pPr>
        </w:pPrChange>
      </w:pPr>
      <w:ins w:id="512" w:author="Sina Furkan Özdemir" w:date="2021-07-06T15:03:00Z">
        <w:r>
          <w:t xml:space="preserve">Ecker-Ehrhardt, M. (2020) ‘IO Public Communication Going Digital? Understanding Social Media Adoption and Use in Times of Politicization’, in </w:t>
        </w:r>
        <w:r>
          <w:rPr>
            <w:i/>
            <w:iCs/>
          </w:rPr>
          <w:t>Digital Diplomacy and International Organisations</w:t>
        </w:r>
        <w:r>
          <w:t>. Routledge.</w:t>
        </w:r>
      </w:ins>
    </w:p>
    <w:p w14:paraId="178C4398" w14:textId="77777777" w:rsidR="00534561" w:rsidRDefault="00534561" w:rsidP="00534561">
      <w:pPr>
        <w:pStyle w:val="Bibliography"/>
        <w:rPr>
          <w:ins w:id="513" w:author="Sina Furkan Özdemir" w:date="2021-07-06T15:03:00Z"/>
        </w:rPr>
        <w:pPrChange w:id="514" w:author="Sina Furkan Özdemir" w:date="2021-07-06T15:03:00Z">
          <w:pPr>
            <w:widowControl w:val="0"/>
            <w:autoSpaceDE w:val="0"/>
            <w:autoSpaceDN w:val="0"/>
            <w:adjustRightInd w:val="0"/>
            <w:spacing w:after="0" w:line="240" w:lineRule="auto"/>
          </w:pPr>
        </w:pPrChange>
      </w:pPr>
      <w:ins w:id="515" w:author="Sina Furkan Özdemir" w:date="2021-07-06T15:03:00Z">
        <w:r>
          <w:t xml:space="preserve">European Parliament. Directorate General for Parliamentary Research Services. (2021) </w:t>
        </w:r>
        <w:r>
          <w:rPr>
            <w:i/>
            <w:iCs/>
          </w:rPr>
          <w:t>The Twitter activity of members of the European Council: a content analysis of EU leaders’ use of Twitter in 2019 20.</w:t>
        </w:r>
        <w:r>
          <w:t>, LU: Publications Office, available at https://data.europa.eu/doi/10.2861/17201 (accessed June 2021).</w:t>
        </w:r>
      </w:ins>
    </w:p>
    <w:p w14:paraId="7B09E0E7" w14:textId="77777777" w:rsidR="00534561" w:rsidRDefault="00534561" w:rsidP="00534561">
      <w:pPr>
        <w:pStyle w:val="Bibliography"/>
        <w:rPr>
          <w:ins w:id="516" w:author="Sina Furkan Özdemir" w:date="2021-07-06T15:03:00Z"/>
        </w:rPr>
        <w:pPrChange w:id="517" w:author="Sina Furkan Özdemir" w:date="2021-07-06T15:03:00Z">
          <w:pPr>
            <w:widowControl w:val="0"/>
            <w:autoSpaceDE w:val="0"/>
            <w:autoSpaceDN w:val="0"/>
            <w:adjustRightInd w:val="0"/>
            <w:spacing w:after="0" w:line="240" w:lineRule="auto"/>
          </w:pPr>
        </w:pPrChange>
      </w:pPr>
      <w:ins w:id="518" w:author="Sina Furkan Özdemir" w:date="2021-07-06T15:03:00Z">
        <w:r>
          <w:t xml:space="preserve">Fairclough, N. (2003) </w:t>
        </w:r>
        <w:r>
          <w:rPr>
            <w:i/>
            <w:iCs/>
          </w:rPr>
          <w:t>Analysing Discourse: Textual Analysis for Social Research</w:t>
        </w:r>
        <w:r>
          <w:t>, Psychology Press.</w:t>
        </w:r>
      </w:ins>
    </w:p>
    <w:p w14:paraId="4505F115" w14:textId="77777777" w:rsidR="00534561" w:rsidRDefault="00534561" w:rsidP="00534561">
      <w:pPr>
        <w:pStyle w:val="Bibliography"/>
        <w:rPr>
          <w:ins w:id="519" w:author="Sina Furkan Özdemir" w:date="2021-07-06T15:03:00Z"/>
        </w:rPr>
        <w:pPrChange w:id="520" w:author="Sina Furkan Özdemir" w:date="2021-07-06T15:03:00Z">
          <w:pPr>
            <w:widowControl w:val="0"/>
            <w:autoSpaceDE w:val="0"/>
            <w:autoSpaceDN w:val="0"/>
            <w:adjustRightInd w:val="0"/>
            <w:spacing w:after="0" w:line="240" w:lineRule="auto"/>
          </w:pPr>
        </w:pPrChange>
      </w:pPr>
      <w:ins w:id="521" w:author="Sina Furkan Özdemir" w:date="2021-07-06T15:03:00Z">
        <w:r>
          <w:t xml:space="preserve">Fazekas, Z., Popa, S. A., Schmitt, H., Barberá, P. and Theocharis, Y. (2021) ‘Elite-public interaction on twitter: EU issue expansion in the campaign’, </w:t>
        </w:r>
        <w:r>
          <w:rPr>
            <w:i/>
            <w:iCs/>
          </w:rPr>
          <w:t>European Journal of Political Research</w:t>
        </w:r>
        <w:r>
          <w:t xml:space="preserve"> 60(2): 376–396.</w:t>
        </w:r>
      </w:ins>
    </w:p>
    <w:p w14:paraId="0FFE9384" w14:textId="77777777" w:rsidR="00534561" w:rsidRDefault="00534561" w:rsidP="00534561">
      <w:pPr>
        <w:pStyle w:val="Bibliography"/>
        <w:rPr>
          <w:ins w:id="522" w:author="Sina Furkan Özdemir" w:date="2021-07-06T15:03:00Z"/>
        </w:rPr>
        <w:pPrChange w:id="523" w:author="Sina Furkan Özdemir" w:date="2021-07-06T15:03:00Z">
          <w:pPr>
            <w:widowControl w:val="0"/>
            <w:autoSpaceDE w:val="0"/>
            <w:autoSpaceDN w:val="0"/>
            <w:adjustRightInd w:val="0"/>
            <w:spacing w:after="0" w:line="240" w:lineRule="auto"/>
          </w:pPr>
        </w:pPrChange>
      </w:pPr>
      <w:ins w:id="524" w:author="Sina Furkan Özdemir" w:date="2021-07-06T15:03:00Z">
        <w:r>
          <w:t xml:space="preserve">Ferrara, F. M. and Angino, S. (2021) </w:t>
        </w:r>
        <w:r>
          <w:rPr>
            <w:i/>
            <w:iCs/>
          </w:rPr>
          <w:t>Does Clarity Make Central Banks More Engaging? Lessons from ECB Communications</w:t>
        </w:r>
        <w:r>
          <w:t>.</w:t>
        </w:r>
      </w:ins>
    </w:p>
    <w:p w14:paraId="346DDD1C" w14:textId="77777777" w:rsidR="00534561" w:rsidRDefault="00534561" w:rsidP="00534561">
      <w:pPr>
        <w:pStyle w:val="Bibliography"/>
        <w:rPr>
          <w:ins w:id="525" w:author="Sina Furkan Özdemir" w:date="2021-07-06T15:03:00Z"/>
        </w:rPr>
        <w:pPrChange w:id="526" w:author="Sina Furkan Özdemir" w:date="2021-07-06T15:03:00Z">
          <w:pPr>
            <w:widowControl w:val="0"/>
            <w:autoSpaceDE w:val="0"/>
            <w:autoSpaceDN w:val="0"/>
            <w:adjustRightInd w:val="0"/>
            <w:spacing w:after="0" w:line="240" w:lineRule="auto"/>
          </w:pPr>
        </w:pPrChange>
      </w:pPr>
      <w:ins w:id="527" w:author="Sina Furkan Özdemir" w:date="2021-07-06T15:03:00Z">
        <w:r>
          <w:t xml:space="preserve">Firouzjaei, H. A. and Özdemir, S. F. (2020) </w:t>
        </w:r>
        <w:r>
          <w:rPr>
            <w:i/>
            <w:iCs/>
          </w:rPr>
          <w:t>Effect of readability of political tweets onpositive user engagement</w:t>
        </w:r>
        <w:r>
          <w:t>, in 2020, available at https://web.ntpu.edu.tw/~myday/doc/ASONAM2020/ASONAM2020_Proceedings/pdf/papers/137_074_884.pdf.</w:t>
        </w:r>
      </w:ins>
    </w:p>
    <w:p w14:paraId="75C850D0" w14:textId="77777777" w:rsidR="00534561" w:rsidRDefault="00534561" w:rsidP="00534561">
      <w:pPr>
        <w:pStyle w:val="Bibliography"/>
        <w:rPr>
          <w:ins w:id="528" w:author="Sina Furkan Özdemir" w:date="2021-07-06T15:03:00Z"/>
        </w:rPr>
        <w:pPrChange w:id="529" w:author="Sina Furkan Özdemir" w:date="2021-07-06T15:03:00Z">
          <w:pPr>
            <w:widowControl w:val="0"/>
            <w:autoSpaceDE w:val="0"/>
            <w:autoSpaceDN w:val="0"/>
            <w:adjustRightInd w:val="0"/>
            <w:spacing w:after="0" w:line="240" w:lineRule="auto"/>
          </w:pPr>
        </w:pPrChange>
      </w:pPr>
      <w:ins w:id="530" w:author="Sina Furkan Özdemir" w:date="2021-07-06T15:03:00Z">
        <w:r>
          <w:t xml:space="preserve">Flesch, R. (1948) ‘A new readability yardstick.’, </w:t>
        </w:r>
        <w:r>
          <w:rPr>
            <w:i/>
            <w:iCs/>
          </w:rPr>
          <w:t>Journal of Applied Psychology</w:t>
        </w:r>
        <w:r>
          <w:t xml:space="preserve"> 32(3): 221.</w:t>
        </w:r>
      </w:ins>
    </w:p>
    <w:p w14:paraId="20D12D02" w14:textId="77777777" w:rsidR="00534561" w:rsidRDefault="00534561" w:rsidP="00534561">
      <w:pPr>
        <w:pStyle w:val="Bibliography"/>
        <w:rPr>
          <w:ins w:id="531" w:author="Sina Furkan Özdemir" w:date="2021-07-06T15:03:00Z"/>
        </w:rPr>
        <w:pPrChange w:id="532" w:author="Sina Furkan Özdemir" w:date="2021-07-06T15:03:00Z">
          <w:pPr>
            <w:widowControl w:val="0"/>
            <w:autoSpaceDE w:val="0"/>
            <w:autoSpaceDN w:val="0"/>
            <w:adjustRightInd w:val="0"/>
            <w:spacing w:after="0" w:line="240" w:lineRule="auto"/>
          </w:pPr>
        </w:pPrChange>
      </w:pPr>
      <w:ins w:id="533" w:author="Sina Furkan Özdemir" w:date="2021-07-06T15:03:00Z">
        <w:r>
          <w:t xml:space="preserve">Fowler, R., Hodge, B., Trew, T. and Kress, G. (1979) </w:t>
        </w:r>
        <w:r>
          <w:rPr>
            <w:i/>
            <w:iCs/>
          </w:rPr>
          <w:t>Language and Control</w:t>
        </w:r>
        <w:r>
          <w:t>, London: Routledge.</w:t>
        </w:r>
      </w:ins>
    </w:p>
    <w:p w14:paraId="13B85981" w14:textId="77777777" w:rsidR="00534561" w:rsidRDefault="00534561" w:rsidP="00534561">
      <w:pPr>
        <w:pStyle w:val="Bibliography"/>
        <w:rPr>
          <w:ins w:id="534" w:author="Sina Furkan Özdemir" w:date="2021-07-06T15:03:00Z"/>
        </w:rPr>
        <w:pPrChange w:id="535" w:author="Sina Furkan Özdemir" w:date="2021-07-06T15:03:00Z">
          <w:pPr>
            <w:widowControl w:val="0"/>
            <w:autoSpaceDE w:val="0"/>
            <w:autoSpaceDN w:val="0"/>
            <w:adjustRightInd w:val="0"/>
            <w:spacing w:after="0" w:line="240" w:lineRule="auto"/>
          </w:pPr>
        </w:pPrChange>
      </w:pPr>
      <w:ins w:id="536" w:author="Sina Furkan Özdemir" w:date="2021-07-06T15:03:00Z">
        <w:r>
          <w:t xml:space="preserve">Gerhards, J., Offerhaus, A. and Roose, J. (2009) ‘Wer ist verantwortlich? Die Europäische Union, ihre Nationalstaaten und die massenmediale Attribution von Verantwortung für Erfolge und Misserfolge’, </w:t>
        </w:r>
        <w:r>
          <w:rPr>
            <w:i/>
            <w:iCs/>
          </w:rPr>
          <w:t>Politische Vierteljahresschrift Sonderhefte</w:t>
        </w:r>
        <w:r>
          <w:t xml:space="preserve"> Band 42 ‘Politik in der Mediendemokratie’: 529–558.</w:t>
        </w:r>
      </w:ins>
    </w:p>
    <w:p w14:paraId="224E710C" w14:textId="77777777" w:rsidR="00534561" w:rsidRDefault="00534561" w:rsidP="00534561">
      <w:pPr>
        <w:pStyle w:val="Bibliography"/>
        <w:rPr>
          <w:ins w:id="537" w:author="Sina Furkan Özdemir" w:date="2021-07-06T15:03:00Z"/>
        </w:rPr>
        <w:pPrChange w:id="538" w:author="Sina Furkan Özdemir" w:date="2021-07-06T15:03:00Z">
          <w:pPr>
            <w:widowControl w:val="0"/>
            <w:autoSpaceDE w:val="0"/>
            <w:autoSpaceDN w:val="0"/>
            <w:adjustRightInd w:val="0"/>
            <w:spacing w:after="0" w:line="240" w:lineRule="auto"/>
          </w:pPr>
        </w:pPrChange>
      </w:pPr>
      <w:ins w:id="539" w:author="Sina Furkan Özdemir" w:date="2021-07-06T15:03:00Z">
        <w:r>
          <w:t xml:space="preserve">Harteveld, E., Schaper, J., Lange, S. L. D. and Brug, W. V. D. (2018) ‘Blaming Brussels? The Impact of (News about) the Refugee Crisis on Attitudes towards the EU and National Politics’, </w:t>
        </w:r>
        <w:r>
          <w:rPr>
            <w:i/>
            <w:iCs/>
          </w:rPr>
          <w:t>JCMS: Journal of Common Market Studies</w:t>
        </w:r>
        <w:r>
          <w:t xml:space="preserve"> 56(1): 157–177.</w:t>
        </w:r>
      </w:ins>
    </w:p>
    <w:p w14:paraId="3653A244" w14:textId="77777777" w:rsidR="00534561" w:rsidRDefault="00534561" w:rsidP="00534561">
      <w:pPr>
        <w:pStyle w:val="Bibliography"/>
        <w:rPr>
          <w:ins w:id="540" w:author="Sina Furkan Özdemir" w:date="2021-07-06T15:03:00Z"/>
        </w:rPr>
        <w:pPrChange w:id="541" w:author="Sina Furkan Özdemir" w:date="2021-07-06T15:03:00Z">
          <w:pPr>
            <w:widowControl w:val="0"/>
            <w:autoSpaceDE w:val="0"/>
            <w:autoSpaceDN w:val="0"/>
            <w:adjustRightInd w:val="0"/>
            <w:spacing w:after="0" w:line="240" w:lineRule="auto"/>
          </w:pPr>
        </w:pPrChange>
      </w:pPr>
      <w:ins w:id="542" w:author="Sina Furkan Özdemir" w:date="2021-07-06T15:03:00Z">
        <w:r>
          <w:t xml:space="preserve">Hartlapp, M., Metz, J. and Rauh, C. (2014) </w:t>
        </w:r>
        <w:r>
          <w:rPr>
            <w:i/>
            <w:iCs/>
          </w:rPr>
          <w:t>Which Policy for Europe?: Power and Conflict inside the European Commission</w:t>
        </w:r>
        <w:r>
          <w:t>, Oxford: Oxford University Press.</w:t>
        </w:r>
      </w:ins>
    </w:p>
    <w:p w14:paraId="4184DA6D" w14:textId="77777777" w:rsidR="00534561" w:rsidRDefault="00534561" w:rsidP="00534561">
      <w:pPr>
        <w:pStyle w:val="Bibliography"/>
        <w:rPr>
          <w:ins w:id="543" w:author="Sina Furkan Özdemir" w:date="2021-07-06T15:03:00Z"/>
        </w:rPr>
        <w:pPrChange w:id="544" w:author="Sina Furkan Özdemir" w:date="2021-07-06T15:03:00Z">
          <w:pPr>
            <w:widowControl w:val="0"/>
            <w:autoSpaceDE w:val="0"/>
            <w:autoSpaceDN w:val="0"/>
            <w:adjustRightInd w:val="0"/>
            <w:spacing w:after="0" w:line="240" w:lineRule="auto"/>
          </w:pPr>
        </w:pPrChange>
      </w:pPr>
      <w:ins w:id="545" w:author="Sina Furkan Özdemir" w:date="2021-07-06T15:03:00Z">
        <w:r>
          <w:t xml:space="preserve">Haßler, J., Magin, M., Russmann, U. and Fenoll, V. (eds) (2021) </w:t>
        </w:r>
        <w:r>
          <w:rPr>
            <w:i/>
            <w:iCs/>
          </w:rPr>
          <w:t>Campaigning on Facebook in the 2019 European Parliament Election: Informing, Interacting with, and Mobilising Voters</w:t>
        </w:r>
        <w:r>
          <w:t>, Palgrave Macmillan, doi:10.1007/978-3-030-73851-8.</w:t>
        </w:r>
      </w:ins>
    </w:p>
    <w:p w14:paraId="20BC6BA1" w14:textId="77777777" w:rsidR="00534561" w:rsidRDefault="00534561" w:rsidP="00534561">
      <w:pPr>
        <w:pStyle w:val="Bibliography"/>
        <w:rPr>
          <w:ins w:id="546" w:author="Sina Furkan Özdemir" w:date="2021-07-06T15:03:00Z"/>
        </w:rPr>
        <w:pPrChange w:id="547" w:author="Sina Furkan Özdemir" w:date="2021-07-06T15:03:00Z">
          <w:pPr>
            <w:widowControl w:val="0"/>
            <w:autoSpaceDE w:val="0"/>
            <w:autoSpaceDN w:val="0"/>
            <w:adjustRightInd w:val="0"/>
            <w:spacing w:after="0" w:line="240" w:lineRule="auto"/>
          </w:pPr>
        </w:pPrChange>
      </w:pPr>
      <w:ins w:id="548" w:author="Sina Furkan Özdemir" w:date="2021-07-06T15:03:00Z">
        <w:r>
          <w:t xml:space="preserve">Hobolt, S. B. and Tilley, J. (2014) </w:t>
        </w:r>
        <w:r>
          <w:rPr>
            <w:i/>
            <w:iCs/>
          </w:rPr>
          <w:t>Blaming Europe?: Responsibility Without Accountability in the European Union</w:t>
        </w:r>
        <w:r>
          <w:t>, Oxford University Press, doi:10.1093/acprof:oso/9780199665686.001.0001.</w:t>
        </w:r>
      </w:ins>
    </w:p>
    <w:p w14:paraId="7779C5C5" w14:textId="77777777" w:rsidR="00534561" w:rsidRDefault="00534561" w:rsidP="00534561">
      <w:pPr>
        <w:pStyle w:val="Bibliography"/>
        <w:rPr>
          <w:ins w:id="549" w:author="Sina Furkan Özdemir" w:date="2021-07-06T15:03:00Z"/>
        </w:rPr>
        <w:pPrChange w:id="550" w:author="Sina Furkan Özdemir" w:date="2021-07-06T15:03:00Z">
          <w:pPr>
            <w:widowControl w:val="0"/>
            <w:autoSpaceDE w:val="0"/>
            <w:autoSpaceDN w:val="0"/>
            <w:adjustRightInd w:val="0"/>
            <w:spacing w:after="0" w:line="240" w:lineRule="auto"/>
          </w:pPr>
        </w:pPrChange>
      </w:pPr>
      <w:ins w:id="551" w:author="Sina Furkan Özdemir" w:date="2021-07-06T15:03:00Z">
        <w:r>
          <w:t xml:space="preserve">Hooghe, L. et al. (2017) </w:t>
        </w:r>
        <w:r>
          <w:rPr>
            <w:i/>
            <w:iCs/>
          </w:rPr>
          <w:t>Measuring International Authority: A Postfunctionalist Theory of Governance, Volume III</w:t>
        </w:r>
        <w:r>
          <w:t>, Oxford, New York: Oxford University Press.</w:t>
        </w:r>
      </w:ins>
    </w:p>
    <w:p w14:paraId="15A4FEF2" w14:textId="77777777" w:rsidR="00534561" w:rsidRDefault="00534561" w:rsidP="00534561">
      <w:pPr>
        <w:pStyle w:val="Bibliography"/>
        <w:rPr>
          <w:ins w:id="552" w:author="Sina Furkan Özdemir" w:date="2021-07-06T15:03:00Z"/>
        </w:rPr>
        <w:pPrChange w:id="553" w:author="Sina Furkan Özdemir" w:date="2021-07-06T15:03:00Z">
          <w:pPr>
            <w:widowControl w:val="0"/>
            <w:autoSpaceDE w:val="0"/>
            <w:autoSpaceDN w:val="0"/>
            <w:adjustRightInd w:val="0"/>
            <w:spacing w:after="0" w:line="240" w:lineRule="auto"/>
          </w:pPr>
        </w:pPrChange>
      </w:pPr>
      <w:ins w:id="554" w:author="Sina Furkan Özdemir" w:date="2021-07-06T15:03:00Z">
        <w:r>
          <w:t xml:space="preserve">Hooghe, L. and Marks, G. (2009) ‘A Postfunctionalist theory of European integration: From permissive consensus to constraining dissensus’, </w:t>
        </w:r>
        <w:r>
          <w:rPr>
            <w:i/>
            <w:iCs/>
          </w:rPr>
          <w:t>British Journal of Political Science</w:t>
        </w:r>
        <w:r>
          <w:t xml:space="preserve"> 39(1): 1–23.</w:t>
        </w:r>
      </w:ins>
    </w:p>
    <w:p w14:paraId="75D53E70" w14:textId="77777777" w:rsidR="00534561" w:rsidRDefault="00534561" w:rsidP="00534561">
      <w:pPr>
        <w:pStyle w:val="Bibliography"/>
        <w:rPr>
          <w:ins w:id="555" w:author="Sina Furkan Özdemir" w:date="2021-07-06T15:03:00Z"/>
        </w:rPr>
        <w:pPrChange w:id="556" w:author="Sina Furkan Özdemir" w:date="2021-07-06T15:03:00Z">
          <w:pPr>
            <w:widowControl w:val="0"/>
            <w:autoSpaceDE w:val="0"/>
            <w:autoSpaceDN w:val="0"/>
            <w:adjustRightInd w:val="0"/>
            <w:spacing w:after="0" w:line="240" w:lineRule="auto"/>
          </w:pPr>
        </w:pPrChange>
      </w:pPr>
      <w:ins w:id="557" w:author="Sina Furkan Özdemir" w:date="2021-07-06T15:03:00Z">
        <w:r>
          <w:lastRenderedPageBreak/>
          <w:t xml:space="preserve">Hüller, T. (2007) ‘Assessing EU strategies for publicity’, </w:t>
        </w:r>
        <w:r>
          <w:rPr>
            <w:i/>
            <w:iCs/>
          </w:rPr>
          <w:t>Journal of European Public Policy</w:t>
        </w:r>
        <w:r>
          <w:t xml:space="preserve"> 14(4): 563–581.</w:t>
        </w:r>
      </w:ins>
    </w:p>
    <w:p w14:paraId="10C93531" w14:textId="77777777" w:rsidR="00534561" w:rsidRDefault="00534561" w:rsidP="00534561">
      <w:pPr>
        <w:pStyle w:val="Bibliography"/>
        <w:rPr>
          <w:ins w:id="558" w:author="Sina Furkan Özdemir" w:date="2021-07-06T15:03:00Z"/>
        </w:rPr>
        <w:pPrChange w:id="559" w:author="Sina Furkan Özdemir" w:date="2021-07-06T15:03:00Z">
          <w:pPr>
            <w:widowControl w:val="0"/>
            <w:autoSpaceDE w:val="0"/>
            <w:autoSpaceDN w:val="0"/>
            <w:adjustRightInd w:val="0"/>
            <w:spacing w:after="0" w:line="240" w:lineRule="auto"/>
          </w:pPr>
        </w:pPrChange>
      </w:pPr>
      <w:ins w:id="560" w:author="Sina Furkan Özdemir" w:date="2021-07-06T15:03:00Z">
        <w:r>
          <w:t xml:space="preserve">Jungherr, A. (2016) ‘Twitter use in election campaigns: A systematic literature review’, </w:t>
        </w:r>
        <w:r>
          <w:rPr>
            <w:i/>
            <w:iCs/>
          </w:rPr>
          <w:t>Journal of Information Technology &amp; Politics</w:t>
        </w:r>
        <w:r>
          <w:t xml:space="preserve"> 13(1): 72–91.</w:t>
        </w:r>
      </w:ins>
    </w:p>
    <w:p w14:paraId="120A5EDD" w14:textId="77777777" w:rsidR="00534561" w:rsidRDefault="00534561" w:rsidP="00534561">
      <w:pPr>
        <w:pStyle w:val="Bibliography"/>
        <w:rPr>
          <w:ins w:id="561" w:author="Sina Furkan Özdemir" w:date="2021-07-06T15:03:00Z"/>
        </w:rPr>
        <w:pPrChange w:id="562" w:author="Sina Furkan Özdemir" w:date="2021-07-06T15:03:00Z">
          <w:pPr>
            <w:widowControl w:val="0"/>
            <w:autoSpaceDE w:val="0"/>
            <w:autoSpaceDN w:val="0"/>
            <w:adjustRightInd w:val="0"/>
            <w:spacing w:after="0" w:line="240" w:lineRule="auto"/>
          </w:pPr>
        </w:pPrChange>
      </w:pPr>
      <w:ins w:id="563" w:author="Sina Furkan Özdemir" w:date="2021-07-06T15:03:00Z">
        <w:r>
          <w:t xml:space="preserve">Koopmans, R. and Statham, P. (2010) </w:t>
        </w:r>
        <w:r>
          <w:rPr>
            <w:i/>
            <w:iCs/>
          </w:rPr>
          <w:t>The making of a European public sphere</w:t>
        </w:r>
        <w:r>
          <w:t>, Cambridge: Cambridge University Press.</w:t>
        </w:r>
      </w:ins>
    </w:p>
    <w:p w14:paraId="32E5F165" w14:textId="77777777" w:rsidR="00534561" w:rsidRDefault="00534561" w:rsidP="00534561">
      <w:pPr>
        <w:pStyle w:val="Bibliography"/>
        <w:rPr>
          <w:ins w:id="564" w:author="Sina Furkan Özdemir" w:date="2021-07-06T15:03:00Z"/>
        </w:rPr>
        <w:pPrChange w:id="565" w:author="Sina Furkan Özdemir" w:date="2021-07-06T15:03:00Z">
          <w:pPr>
            <w:widowControl w:val="0"/>
            <w:autoSpaceDE w:val="0"/>
            <w:autoSpaceDN w:val="0"/>
            <w:adjustRightInd w:val="0"/>
            <w:spacing w:after="0" w:line="240" w:lineRule="auto"/>
          </w:pPr>
        </w:pPrChange>
      </w:pPr>
      <w:ins w:id="566" w:author="Sina Furkan Özdemir" w:date="2021-07-06T15:03:00Z">
        <w:r>
          <w:t xml:space="preserve">Krzyżanowski, M. (2020) ‘Digital Diplomacy or Political Communication? Exploring Social Media in The EU Institutions from a Critical Discourse Perspective                            1’, in </w:t>
        </w:r>
        <w:r>
          <w:rPr>
            <w:i/>
            <w:iCs/>
          </w:rPr>
          <w:t>Digital Diplomacy and International Organisations</w:t>
        </w:r>
        <w:r>
          <w:t>. Routledge.</w:t>
        </w:r>
      </w:ins>
    </w:p>
    <w:p w14:paraId="3A6A7081" w14:textId="77777777" w:rsidR="00534561" w:rsidRDefault="00534561" w:rsidP="00534561">
      <w:pPr>
        <w:pStyle w:val="Bibliography"/>
        <w:rPr>
          <w:ins w:id="567" w:author="Sina Furkan Özdemir" w:date="2021-07-06T15:03:00Z"/>
        </w:rPr>
        <w:pPrChange w:id="568" w:author="Sina Furkan Özdemir" w:date="2021-07-06T15:03:00Z">
          <w:pPr>
            <w:widowControl w:val="0"/>
            <w:autoSpaceDE w:val="0"/>
            <w:autoSpaceDN w:val="0"/>
            <w:adjustRightInd w:val="0"/>
            <w:spacing w:after="0" w:line="240" w:lineRule="auto"/>
          </w:pPr>
        </w:pPrChange>
      </w:pPr>
      <w:ins w:id="569" w:author="Sina Furkan Özdemir" w:date="2021-07-06T15:03:00Z">
        <w:r>
          <w:t xml:space="preserve">Meyer, C. (1999) ‘Political Legitimacy and the Invisibility of Politics: Exploring the European Union’s Communication Deficit’, </w:t>
        </w:r>
        <w:r>
          <w:rPr>
            <w:i/>
            <w:iCs/>
          </w:rPr>
          <w:t>JCMS: Journal of Common Market Studies</w:t>
        </w:r>
        <w:r>
          <w:t xml:space="preserve"> 37(4): 617–639.</w:t>
        </w:r>
      </w:ins>
    </w:p>
    <w:p w14:paraId="206AE346" w14:textId="77777777" w:rsidR="00534561" w:rsidRDefault="00534561" w:rsidP="00534561">
      <w:pPr>
        <w:pStyle w:val="Bibliography"/>
        <w:rPr>
          <w:ins w:id="570" w:author="Sina Furkan Özdemir" w:date="2021-07-06T15:03:00Z"/>
        </w:rPr>
        <w:pPrChange w:id="571" w:author="Sina Furkan Özdemir" w:date="2021-07-06T15:03:00Z">
          <w:pPr>
            <w:widowControl w:val="0"/>
            <w:autoSpaceDE w:val="0"/>
            <w:autoSpaceDN w:val="0"/>
            <w:adjustRightInd w:val="0"/>
            <w:spacing w:after="0" w:line="240" w:lineRule="auto"/>
          </w:pPr>
        </w:pPrChange>
      </w:pPr>
      <w:ins w:id="572" w:author="Sina Furkan Özdemir" w:date="2021-07-06T15:03:00Z">
        <w:r>
          <w:t xml:space="preserve">Moretti, F. and Pestre, D. (2015) ‘Bankspeak: The Language of World Bank Reports’, </w:t>
        </w:r>
        <w:r>
          <w:rPr>
            <w:i/>
            <w:iCs/>
          </w:rPr>
          <w:t>The New Left Review</w:t>
        </w:r>
        <w:r>
          <w:t xml:space="preserve"> 92(MAR APR 2015): 75–99.</w:t>
        </w:r>
      </w:ins>
    </w:p>
    <w:p w14:paraId="3F9DC92D" w14:textId="77777777" w:rsidR="00534561" w:rsidRDefault="00534561" w:rsidP="00534561">
      <w:pPr>
        <w:pStyle w:val="Bibliography"/>
        <w:rPr>
          <w:ins w:id="573" w:author="Sina Furkan Özdemir" w:date="2021-07-06T15:03:00Z"/>
        </w:rPr>
        <w:pPrChange w:id="574" w:author="Sina Furkan Özdemir" w:date="2021-07-06T15:03:00Z">
          <w:pPr>
            <w:widowControl w:val="0"/>
            <w:autoSpaceDE w:val="0"/>
            <w:autoSpaceDN w:val="0"/>
            <w:adjustRightInd w:val="0"/>
            <w:spacing w:after="0" w:line="240" w:lineRule="auto"/>
          </w:pPr>
        </w:pPrChange>
      </w:pPr>
      <w:ins w:id="575" w:author="Sina Furkan Özdemir" w:date="2021-07-06T15:03:00Z">
        <w:r>
          <w:t xml:space="preserve">Nulty, P., Theocharis, Y., Popa, S. A., Parnet, O. and Benoit, K. (2016) ‘Social media and political communication in the 2014 elections to the European Parliament’, </w:t>
        </w:r>
        <w:r>
          <w:rPr>
            <w:i/>
            <w:iCs/>
          </w:rPr>
          <w:t>Electoral Studies</w:t>
        </w:r>
        <w:r>
          <w:t xml:space="preserve"> 44: 429–444.</w:t>
        </w:r>
      </w:ins>
    </w:p>
    <w:p w14:paraId="233B8789" w14:textId="77777777" w:rsidR="00534561" w:rsidRDefault="00534561" w:rsidP="00534561">
      <w:pPr>
        <w:pStyle w:val="Bibliography"/>
        <w:rPr>
          <w:ins w:id="576" w:author="Sina Furkan Özdemir" w:date="2021-07-06T15:03:00Z"/>
        </w:rPr>
        <w:pPrChange w:id="577" w:author="Sina Furkan Özdemir" w:date="2021-07-06T15:03:00Z">
          <w:pPr>
            <w:widowControl w:val="0"/>
            <w:autoSpaceDE w:val="0"/>
            <w:autoSpaceDN w:val="0"/>
            <w:adjustRightInd w:val="0"/>
            <w:spacing w:after="0" w:line="240" w:lineRule="auto"/>
          </w:pPr>
        </w:pPrChange>
      </w:pPr>
      <w:ins w:id="578" w:author="Sina Furkan Özdemir" w:date="2021-07-06T15:03:00Z">
        <w:r>
          <w:t xml:space="preserve">Ooms, J. and Sites, D. (2020) </w:t>
        </w:r>
        <w:r>
          <w:rPr>
            <w:i/>
            <w:iCs/>
          </w:rPr>
          <w:t>cld2: Google’s Compact Language Detector 2</w:t>
        </w:r>
        <w:r>
          <w:t>, 15 December 2020, available at https://CRAN.R-project.org/package=cld2 (accessed June 2021).</w:t>
        </w:r>
      </w:ins>
    </w:p>
    <w:p w14:paraId="3DCB517C" w14:textId="77777777" w:rsidR="00534561" w:rsidRDefault="00534561" w:rsidP="00534561">
      <w:pPr>
        <w:pStyle w:val="Bibliography"/>
        <w:rPr>
          <w:ins w:id="579" w:author="Sina Furkan Özdemir" w:date="2021-07-06T15:03:00Z"/>
        </w:rPr>
        <w:pPrChange w:id="580" w:author="Sina Furkan Özdemir" w:date="2021-07-06T15:03:00Z">
          <w:pPr>
            <w:widowControl w:val="0"/>
            <w:autoSpaceDE w:val="0"/>
            <w:autoSpaceDN w:val="0"/>
            <w:adjustRightInd w:val="0"/>
            <w:spacing w:after="0" w:line="240" w:lineRule="auto"/>
          </w:pPr>
        </w:pPrChange>
      </w:pPr>
      <w:ins w:id="581" w:author="Sina Furkan Özdemir" w:date="2021-07-06T15:03:00Z">
        <w:r>
          <w:t xml:space="preserve">Orwell, G. (1946) ‘Politics and the English Language’, </w:t>
        </w:r>
        <w:r>
          <w:rPr>
            <w:i/>
            <w:iCs/>
          </w:rPr>
          <w:t>Horizon</w:t>
        </w:r>
        <w:r>
          <w:t xml:space="preserve"> 13(76): 252–265.</w:t>
        </w:r>
      </w:ins>
    </w:p>
    <w:p w14:paraId="3C01DD29" w14:textId="77777777" w:rsidR="00534561" w:rsidRDefault="00534561" w:rsidP="00534561">
      <w:pPr>
        <w:pStyle w:val="Bibliography"/>
        <w:rPr>
          <w:ins w:id="582" w:author="Sina Furkan Özdemir" w:date="2021-07-06T15:03:00Z"/>
        </w:rPr>
        <w:pPrChange w:id="583" w:author="Sina Furkan Özdemir" w:date="2021-07-06T15:03:00Z">
          <w:pPr>
            <w:widowControl w:val="0"/>
            <w:autoSpaceDE w:val="0"/>
            <w:autoSpaceDN w:val="0"/>
            <w:adjustRightInd w:val="0"/>
            <w:spacing w:after="0" w:line="240" w:lineRule="auto"/>
          </w:pPr>
        </w:pPrChange>
      </w:pPr>
      <w:ins w:id="584" w:author="Sina Furkan Özdemir" w:date="2021-07-06T15:03:00Z">
        <w:r>
          <w:t xml:space="preserve">Oschatz, C., Stier, S. and Maier, J. (2021) ‘Twitter in the News: An Analysis of Embedded Tweets in Political News Coverage’, </w:t>
        </w:r>
        <w:r>
          <w:rPr>
            <w:i/>
            <w:iCs/>
          </w:rPr>
          <w:t>Digital Journalism</w:t>
        </w:r>
        <w:r>
          <w:t xml:space="preserve"> 0(0): 1–20.</w:t>
        </w:r>
      </w:ins>
    </w:p>
    <w:p w14:paraId="2E8E42F1" w14:textId="77777777" w:rsidR="00534561" w:rsidRDefault="00534561" w:rsidP="00534561">
      <w:pPr>
        <w:pStyle w:val="Bibliography"/>
        <w:rPr>
          <w:ins w:id="585" w:author="Sina Furkan Özdemir" w:date="2021-07-06T15:03:00Z"/>
        </w:rPr>
        <w:pPrChange w:id="586" w:author="Sina Furkan Özdemir" w:date="2021-07-06T15:03:00Z">
          <w:pPr>
            <w:widowControl w:val="0"/>
            <w:autoSpaceDE w:val="0"/>
            <w:autoSpaceDN w:val="0"/>
            <w:adjustRightInd w:val="0"/>
            <w:spacing w:after="0" w:line="240" w:lineRule="auto"/>
          </w:pPr>
        </w:pPrChange>
      </w:pPr>
      <w:ins w:id="587" w:author="Sina Furkan Özdemir" w:date="2021-07-06T15:03:00Z">
        <w:r>
          <w:t xml:space="preserve">Rauh, C. (2021a) ‘Between neo-functionalist optimism and post-functionalist pessimism: Integrating politicisation into integration theory’, in N. Brack and S. Gürkan (eds). </w:t>
        </w:r>
        <w:r>
          <w:rPr>
            <w:i/>
            <w:iCs/>
          </w:rPr>
          <w:t>Theorising the Crises of the European Union</w:t>
        </w:r>
        <w:r>
          <w:t>. Abingdon, Oxon: Routledge, pp. 119–137, available at https://www.routledge.com/Theorising-the-Crises-of-the-European-Union/Brack-Gurkan/p/book/9780367431402.</w:t>
        </w:r>
      </w:ins>
    </w:p>
    <w:p w14:paraId="22AAD13F" w14:textId="77777777" w:rsidR="00534561" w:rsidRDefault="00534561" w:rsidP="00534561">
      <w:pPr>
        <w:pStyle w:val="Bibliography"/>
        <w:rPr>
          <w:ins w:id="588" w:author="Sina Furkan Özdemir" w:date="2021-07-06T15:03:00Z"/>
        </w:rPr>
        <w:pPrChange w:id="589" w:author="Sina Furkan Özdemir" w:date="2021-07-06T15:03:00Z">
          <w:pPr>
            <w:widowControl w:val="0"/>
            <w:autoSpaceDE w:val="0"/>
            <w:autoSpaceDN w:val="0"/>
            <w:adjustRightInd w:val="0"/>
            <w:spacing w:after="0" w:line="240" w:lineRule="auto"/>
          </w:pPr>
        </w:pPrChange>
      </w:pPr>
      <w:ins w:id="590" w:author="Sina Furkan Özdemir" w:date="2021-07-06T15:03:00Z">
        <w:r>
          <w:t xml:space="preserve">Rauh, C. (2021b) </w:t>
        </w:r>
        <w:r>
          <w:rPr>
            <w:i/>
            <w:iCs/>
          </w:rPr>
          <w:t>From the Berlaymont to the citizen? The language of European Commission press releases 1985-2020</w:t>
        </w:r>
        <w:r>
          <w:t>, 25.</w:t>
        </w:r>
      </w:ins>
    </w:p>
    <w:p w14:paraId="0E2A327C" w14:textId="77777777" w:rsidR="00534561" w:rsidRDefault="00534561" w:rsidP="00534561">
      <w:pPr>
        <w:pStyle w:val="Bibliography"/>
        <w:rPr>
          <w:ins w:id="591" w:author="Sina Furkan Özdemir" w:date="2021-07-06T15:03:00Z"/>
        </w:rPr>
        <w:pPrChange w:id="592" w:author="Sina Furkan Özdemir" w:date="2021-07-06T15:03:00Z">
          <w:pPr>
            <w:widowControl w:val="0"/>
            <w:autoSpaceDE w:val="0"/>
            <w:autoSpaceDN w:val="0"/>
            <w:adjustRightInd w:val="0"/>
            <w:spacing w:after="0" w:line="240" w:lineRule="auto"/>
          </w:pPr>
        </w:pPrChange>
      </w:pPr>
      <w:ins w:id="593" w:author="Sina Furkan Özdemir" w:date="2021-07-06T15:03:00Z">
        <w:r>
          <w:t xml:space="preserve">Rauh, C., Bes, B. J. and Schoonvelde, M. (2019) ‘Undermining, defusing or defending European integration? Assessing public communication of European executives in times of EU politicisation’, </w:t>
        </w:r>
        <w:r>
          <w:rPr>
            <w:i/>
            <w:iCs/>
          </w:rPr>
          <w:t>European Journal of Political Research</w:t>
        </w:r>
        <w:r>
          <w:t>.</w:t>
        </w:r>
      </w:ins>
    </w:p>
    <w:p w14:paraId="03DF754D" w14:textId="77777777" w:rsidR="00534561" w:rsidRDefault="00534561" w:rsidP="00534561">
      <w:pPr>
        <w:pStyle w:val="Bibliography"/>
        <w:rPr>
          <w:ins w:id="594" w:author="Sina Furkan Özdemir" w:date="2021-07-06T15:03:00Z"/>
        </w:rPr>
        <w:pPrChange w:id="595" w:author="Sina Furkan Özdemir" w:date="2021-07-06T15:03:00Z">
          <w:pPr>
            <w:widowControl w:val="0"/>
            <w:autoSpaceDE w:val="0"/>
            <w:autoSpaceDN w:val="0"/>
            <w:adjustRightInd w:val="0"/>
            <w:spacing w:after="0" w:line="240" w:lineRule="auto"/>
          </w:pPr>
        </w:pPrChange>
      </w:pPr>
      <w:ins w:id="596" w:author="Sina Furkan Özdemir" w:date="2021-07-06T15:03:00Z">
        <w:r>
          <w:t xml:space="preserve">Risse, T. (2014) </w:t>
        </w:r>
        <w:r>
          <w:rPr>
            <w:i/>
            <w:iCs/>
          </w:rPr>
          <w:t>European Public Spheres: Politics Is Back</w:t>
        </w:r>
        <w:r>
          <w:t>, Cambridge: Cambridge University Press.</w:t>
        </w:r>
      </w:ins>
    </w:p>
    <w:p w14:paraId="2EA3AB91" w14:textId="77777777" w:rsidR="00534561" w:rsidRDefault="00534561" w:rsidP="00534561">
      <w:pPr>
        <w:pStyle w:val="Bibliography"/>
        <w:rPr>
          <w:ins w:id="597" w:author="Sina Furkan Özdemir" w:date="2021-07-06T15:03:00Z"/>
        </w:rPr>
        <w:pPrChange w:id="598" w:author="Sina Furkan Özdemir" w:date="2021-07-06T15:03:00Z">
          <w:pPr>
            <w:widowControl w:val="0"/>
            <w:autoSpaceDE w:val="0"/>
            <w:autoSpaceDN w:val="0"/>
            <w:adjustRightInd w:val="0"/>
            <w:spacing w:after="0" w:line="240" w:lineRule="auto"/>
          </w:pPr>
        </w:pPrChange>
      </w:pPr>
      <w:ins w:id="599" w:author="Sina Furkan Özdemir" w:date="2021-07-06T15:03:00Z">
        <w:r>
          <w:t xml:space="preserve">Schimmelfennig, F. (2020) ‘Politicisation management in the European Union’, </w:t>
        </w:r>
        <w:r>
          <w:rPr>
            <w:i/>
            <w:iCs/>
          </w:rPr>
          <w:t>Journal of European Public Policy</w:t>
        </w:r>
        <w:r>
          <w:t xml:space="preserve"> 27(3): 342–361.</w:t>
        </w:r>
      </w:ins>
    </w:p>
    <w:p w14:paraId="57F9B40A" w14:textId="77777777" w:rsidR="00534561" w:rsidRDefault="00534561" w:rsidP="00534561">
      <w:pPr>
        <w:pStyle w:val="Bibliography"/>
        <w:rPr>
          <w:ins w:id="600" w:author="Sina Furkan Özdemir" w:date="2021-07-06T15:03:00Z"/>
        </w:rPr>
        <w:pPrChange w:id="601" w:author="Sina Furkan Özdemir" w:date="2021-07-06T15:03:00Z">
          <w:pPr>
            <w:widowControl w:val="0"/>
            <w:autoSpaceDE w:val="0"/>
            <w:autoSpaceDN w:val="0"/>
            <w:adjustRightInd w:val="0"/>
            <w:spacing w:after="0" w:line="240" w:lineRule="auto"/>
          </w:pPr>
        </w:pPrChange>
      </w:pPr>
      <w:ins w:id="602" w:author="Sina Furkan Özdemir" w:date="2021-07-06T15:03:00Z">
        <w:r>
          <w:t xml:space="preserve">Segesten, A. D. and Bossetta, M. (2017) ‘A typology of political participation online: how citizens used Twitter to mobilize during the 2015 British general elections’, </w:t>
        </w:r>
        <w:r>
          <w:rPr>
            <w:i/>
            <w:iCs/>
          </w:rPr>
          <w:t>Information, Communication &amp; Society</w:t>
        </w:r>
        <w:r>
          <w:t xml:space="preserve"> 20(11): 1625–1643.</w:t>
        </w:r>
      </w:ins>
    </w:p>
    <w:p w14:paraId="217CBFB9" w14:textId="77777777" w:rsidR="00534561" w:rsidRDefault="00534561" w:rsidP="00534561">
      <w:pPr>
        <w:pStyle w:val="Bibliography"/>
        <w:rPr>
          <w:ins w:id="603" w:author="Sina Furkan Özdemir" w:date="2021-07-06T15:03:00Z"/>
        </w:rPr>
        <w:pPrChange w:id="604" w:author="Sina Furkan Özdemir" w:date="2021-07-06T15:03:00Z">
          <w:pPr>
            <w:widowControl w:val="0"/>
            <w:autoSpaceDE w:val="0"/>
            <w:autoSpaceDN w:val="0"/>
            <w:adjustRightInd w:val="0"/>
            <w:spacing w:after="0" w:line="240" w:lineRule="auto"/>
          </w:pPr>
        </w:pPrChange>
      </w:pPr>
      <w:ins w:id="605" w:author="Sina Furkan Özdemir" w:date="2021-07-06T15:03:00Z">
        <w:r>
          <w:t xml:space="preserve">Silva, T., Kartalis, Y. and Lobo, M. C. (2021) ‘Highlighting supranational institutions? An automated analysis of EU politicisation (2002–2017)’, </w:t>
        </w:r>
        <w:r>
          <w:rPr>
            <w:i/>
            <w:iCs/>
          </w:rPr>
          <w:t>West European Politics</w:t>
        </w:r>
        <w:r>
          <w:t xml:space="preserve"> 0(0): 1–25.</w:t>
        </w:r>
      </w:ins>
    </w:p>
    <w:p w14:paraId="49D3D8C0" w14:textId="77777777" w:rsidR="00534561" w:rsidRDefault="00534561" w:rsidP="00534561">
      <w:pPr>
        <w:pStyle w:val="Bibliography"/>
        <w:rPr>
          <w:ins w:id="606" w:author="Sina Furkan Özdemir" w:date="2021-07-06T15:03:00Z"/>
        </w:rPr>
        <w:pPrChange w:id="607" w:author="Sina Furkan Özdemir" w:date="2021-07-06T15:03:00Z">
          <w:pPr>
            <w:widowControl w:val="0"/>
            <w:autoSpaceDE w:val="0"/>
            <w:autoSpaceDN w:val="0"/>
            <w:adjustRightInd w:val="0"/>
            <w:spacing w:after="0" w:line="240" w:lineRule="auto"/>
          </w:pPr>
        </w:pPrChange>
      </w:pPr>
      <w:ins w:id="608" w:author="Sina Furkan Özdemir" w:date="2021-07-06T15:03:00Z">
        <w:r>
          <w:lastRenderedPageBreak/>
          <w:t xml:space="preserve">Stier, S., Bleier, A., Lietz, H. and Strohmaier, M. (2018) ‘Election Campaigning on Social Media: Politicians, Audiences, and the Mediation of Political Communication on Facebook and Twitter’, </w:t>
        </w:r>
        <w:r>
          <w:rPr>
            <w:i/>
            <w:iCs/>
          </w:rPr>
          <w:t>Political Communication</w:t>
        </w:r>
        <w:r>
          <w:t xml:space="preserve"> 35(1): 50–74.</w:t>
        </w:r>
      </w:ins>
    </w:p>
    <w:p w14:paraId="5F2F0E99" w14:textId="77777777" w:rsidR="00534561" w:rsidRDefault="00534561" w:rsidP="00534561">
      <w:pPr>
        <w:pStyle w:val="Bibliography"/>
        <w:rPr>
          <w:ins w:id="609" w:author="Sina Furkan Özdemir" w:date="2021-07-06T15:03:00Z"/>
        </w:rPr>
        <w:pPrChange w:id="610" w:author="Sina Furkan Özdemir" w:date="2021-07-06T15:03:00Z">
          <w:pPr>
            <w:widowControl w:val="0"/>
            <w:autoSpaceDE w:val="0"/>
            <w:autoSpaceDN w:val="0"/>
            <w:adjustRightInd w:val="0"/>
            <w:spacing w:after="0" w:line="240" w:lineRule="auto"/>
          </w:pPr>
        </w:pPrChange>
      </w:pPr>
      <w:ins w:id="611" w:author="Sina Furkan Özdemir" w:date="2021-07-06T15:03:00Z">
        <w:r>
          <w:t xml:space="preserve">Tang, Y. and Hew, K. F. (2018) ‘Emoticon, Emoji, and Sticker Use in Computer-Mediated Communications: Understanding Its Communicative Function, Impact, User Behavior, and Motive’, in L. Deng, W. W. K. Ma, and C. W. R. Fong (eds). </w:t>
        </w:r>
        <w:r>
          <w:rPr>
            <w:i/>
            <w:iCs/>
          </w:rPr>
          <w:t>New Media for Educational Change</w:t>
        </w:r>
        <w:r>
          <w:t>. 2018, Singapore: Springer, pp. 191–201.</w:t>
        </w:r>
      </w:ins>
    </w:p>
    <w:p w14:paraId="2B4FDD0C" w14:textId="77777777" w:rsidR="00534561" w:rsidRDefault="00534561" w:rsidP="00534561">
      <w:pPr>
        <w:pStyle w:val="Bibliography"/>
        <w:rPr>
          <w:ins w:id="612" w:author="Sina Furkan Özdemir" w:date="2021-07-06T15:03:00Z"/>
        </w:rPr>
        <w:pPrChange w:id="613" w:author="Sina Furkan Özdemir" w:date="2021-07-06T15:03:00Z">
          <w:pPr>
            <w:widowControl w:val="0"/>
            <w:autoSpaceDE w:val="0"/>
            <w:autoSpaceDN w:val="0"/>
            <w:adjustRightInd w:val="0"/>
            <w:spacing w:after="0" w:line="240" w:lineRule="auto"/>
          </w:pPr>
        </w:pPrChange>
      </w:pPr>
      <w:ins w:id="614" w:author="Sina Furkan Özdemir" w:date="2021-07-06T15:03:00Z">
        <w:r>
          <w:t xml:space="preserve">Thibault, P. J. (1991) ‘Grammar, technocracy, and the noun’, in E. Ventola (ed.). </w:t>
        </w:r>
        <w:r>
          <w:rPr>
            <w:i/>
            <w:iCs/>
          </w:rPr>
          <w:t>Functional and Systemic Linguistics: Approaches and Uses</w:t>
        </w:r>
        <w:r>
          <w:t>. Berlin: Walter de Gruyter, pp. 281–306.</w:t>
        </w:r>
      </w:ins>
    </w:p>
    <w:p w14:paraId="31DFEA8E" w14:textId="77777777" w:rsidR="00534561" w:rsidRDefault="00534561" w:rsidP="00534561">
      <w:pPr>
        <w:pStyle w:val="Bibliography"/>
        <w:rPr>
          <w:ins w:id="615" w:author="Sina Furkan Özdemir" w:date="2021-07-06T15:03:00Z"/>
        </w:rPr>
        <w:pPrChange w:id="616" w:author="Sina Furkan Özdemir" w:date="2021-07-06T15:03:00Z">
          <w:pPr>
            <w:widowControl w:val="0"/>
            <w:autoSpaceDE w:val="0"/>
            <w:autoSpaceDN w:val="0"/>
            <w:adjustRightInd w:val="0"/>
            <w:spacing w:after="0" w:line="240" w:lineRule="auto"/>
          </w:pPr>
        </w:pPrChange>
      </w:pPr>
      <w:ins w:id="617" w:author="Sina Furkan Özdemir" w:date="2021-07-06T15:03:00Z">
        <w:r>
          <w:t xml:space="preserve">Tolochko, P., Song, H. and Boomgaarden, H. (2019) ‘“That Looks Hard!”: Effects of Objective and Perceived Textual Complexity on Factual and Structural Political Knowledge’, </w:t>
        </w:r>
        <w:r>
          <w:rPr>
            <w:i/>
            <w:iCs/>
          </w:rPr>
          <w:t>Political Communication</w:t>
        </w:r>
        <w:r>
          <w:t xml:space="preserve"> 36(4): 609–628.</w:t>
        </w:r>
      </w:ins>
    </w:p>
    <w:p w14:paraId="76361137" w14:textId="77777777" w:rsidR="00534561" w:rsidRDefault="00534561" w:rsidP="00534561">
      <w:pPr>
        <w:pStyle w:val="Bibliography"/>
        <w:rPr>
          <w:ins w:id="618" w:author="Sina Furkan Özdemir" w:date="2021-07-06T15:03:00Z"/>
        </w:rPr>
        <w:pPrChange w:id="619" w:author="Sina Furkan Özdemir" w:date="2021-07-06T15:03:00Z">
          <w:pPr>
            <w:widowControl w:val="0"/>
            <w:autoSpaceDE w:val="0"/>
            <w:autoSpaceDN w:val="0"/>
            <w:adjustRightInd w:val="0"/>
            <w:spacing w:after="0" w:line="240" w:lineRule="auto"/>
          </w:pPr>
        </w:pPrChange>
      </w:pPr>
      <w:ins w:id="620" w:author="Sina Furkan Özdemir" w:date="2021-07-06T15:03:00Z">
        <w:r>
          <w:t xml:space="preserve">Trenz, H. (2008) ‘Understanding Media Impact on European Integration: Enhancing or Restricting the Scope of Legitimacy of the EU?’, </w:t>
        </w:r>
        <w:r>
          <w:rPr>
            <w:i/>
            <w:iCs/>
          </w:rPr>
          <w:t>Journal of European Integration</w:t>
        </w:r>
        <w:r>
          <w:t xml:space="preserve"> 30(2): 291–309.</w:t>
        </w:r>
      </w:ins>
    </w:p>
    <w:p w14:paraId="133F5DB3" w14:textId="77777777" w:rsidR="00534561" w:rsidRDefault="00534561" w:rsidP="00534561">
      <w:pPr>
        <w:pStyle w:val="Bibliography"/>
        <w:rPr>
          <w:ins w:id="621" w:author="Sina Furkan Özdemir" w:date="2021-07-06T15:03:00Z"/>
        </w:rPr>
        <w:pPrChange w:id="622" w:author="Sina Furkan Özdemir" w:date="2021-07-06T15:03:00Z">
          <w:pPr>
            <w:widowControl w:val="0"/>
            <w:autoSpaceDE w:val="0"/>
            <w:autoSpaceDN w:val="0"/>
            <w:adjustRightInd w:val="0"/>
            <w:spacing w:after="0" w:line="240" w:lineRule="auto"/>
          </w:pPr>
        </w:pPrChange>
      </w:pPr>
      <w:ins w:id="623" w:author="Sina Furkan Özdemir" w:date="2021-07-06T15:03:00Z">
        <w:r>
          <w:t xml:space="preserve">Trenz, H.-J. (2004) ‘Media Coverage on European Governance: Exploring the European Public Sphere in National Quality Newspapers’, </w:t>
        </w:r>
        <w:r>
          <w:rPr>
            <w:i/>
            <w:iCs/>
          </w:rPr>
          <w:t>European Journal of Communication</w:t>
        </w:r>
        <w:r>
          <w:t xml:space="preserve"> 19(3): 291–319.</w:t>
        </w:r>
      </w:ins>
    </w:p>
    <w:p w14:paraId="00FA531B" w14:textId="77777777" w:rsidR="00534561" w:rsidRDefault="00534561" w:rsidP="00534561">
      <w:pPr>
        <w:pStyle w:val="Bibliography"/>
        <w:rPr>
          <w:ins w:id="624" w:author="Sina Furkan Özdemir" w:date="2021-07-06T15:03:00Z"/>
        </w:rPr>
        <w:pPrChange w:id="625" w:author="Sina Furkan Özdemir" w:date="2021-07-06T15:03:00Z">
          <w:pPr>
            <w:widowControl w:val="0"/>
            <w:autoSpaceDE w:val="0"/>
            <w:autoSpaceDN w:val="0"/>
            <w:adjustRightInd w:val="0"/>
            <w:spacing w:after="0" w:line="240" w:lineRule="auto"/>
          </w:pPr>
        </w:pPrChange>
      </w:pPr>
      <w:ins w:id="626" w:author="Sina Furkan Özdemir" w:date="2021-07-06T15:03:00Z">
        <w:r>
          <w:t xml:space="preserve">Umit, R. (2017) ‘Strategic communication of EU affairs: an analysis of legislative behaviour on Twitter’, </w:t>
        </w:r>
        <w:r>
          <w:rPr>
            <w:i/>
            <w:iCs/>
          </w:rPr>
          <w:t>Journal of Legislative Studies</w:t>
        </w:r>
        <w:r>
          <w:t xml:space="preserve"> 23(1): 93–124.</w:t>
        </w:r>
      </w:ins>
    </w:p>
    <w:p w14:paraId="1E52D354" w14:textId="77777777" w:rsidR="00534561" w:rsidRDefault="00534561" w:rsidP="00534561">
      <w:pPr>
        <w:pStyle w:val="Bibliography"/>
        <w:rPr>
          <w:ins w:id="627" w:author="Sina Furkan Özdemir" w:date="2021-07-06T15:03:00Z"/>
        </w:rPr>
        <w:pPrChange w:id="628" w:author="Sina Furkan Özdemir" w:date="2021-07-06T15:03:00Z">
          <w:pPr>
            <w:widowControl w:val="0"/>
            <w:autoSpaceDE w:val="0"/>
            <w:autoSpaceDN w:val="0"/>
            <w:adjustRightInd w:val="0"/>
            <w:spacing w:after="0" w:line="240" w:lineRule="auto"/>
          </w:pPr>
        </w:pPrChange>
      </w:pPr>
      <w:ins w:id="629" w:author="Sina Furkan Özdemir" w:date="2021-07-06T15:03:00Z">
        <w:r>
          <w:t xml:space="preserve">Walter, S. (2015) ‘Explaining the visibility of EU citizens: a multi-level analysis of European Union news’, </w:t>
        </w:r>
        <w:r>
          <w:rPr>
            <w:i/>
            <w:iCs/>
          </w:rPr>
          <w:t>European Political Science Review</w:t>
        </w:r>
        <w:r>
          <w:t xml:space="preserve"> FirstView: 1–21.</w:t>
        </w:r>
      </w:ins>
    </w:p>
    <w:p w14:paraId="6A8210E9" w14:textId="77777777" w:rsidR="00534561" w:rsidRDefault="00534561" w:rsidP="00534561">
      <w:pPr>
        <w:pStyle w:val="Bibliography"/>
        <w:rPr>
          <w:ins w:id="630" w:author="Sina Furkan Özdemir" w:date="2021-07-06T15:03:00Z"/>
        </w:rPr>
        <w:pPrChange w:id="631" w:author="Sina Furkan Özdemir" w:date="2021-07-06T15:03:00Z">
          <w:pPr>
            <w:widowControl w:val="0"/>
            <w:autoSpaceDE w:val="0"/>
            <w:autoSpaceDN w:val="0"/>
            <w:adjustRightInd w:val="0"/>
            <w:spacing w:after="0" w:line="240" w:lineRule="auto"/>
          </w:pPr>
        </w:pPrChange>
      </w:pPr>
      <w:ins w:id="632" w:author="Sina Furkan Özdemir" w:date="2021-07-06T15:03:00Z">
        <w:r>
          <w:t xml:space="preserve">Zaiotti, R. (2020) ‘The (UN)Making of International Organisations’ Digital Reputation: The European Union, the “refugee crisis,” and social media’, in </w:t>
        </w:r>
        <w:r>
          <w:rPr>
            <w:i/>
            <w:iCs/>
          </w:rPr>
          <w:t>Digital Diplomacy and International Organisations</w:t>
        </w:r>
        <w:r>
          <w:t>. Routledge.</w:t>
        </w:r>
      </w:ins>
    </w:p>
    <w:p w14:paraId="5501785C" w14:textId="2B2DBBD7" w:rsidR="00532D33" w:rsidRPr="00A341E4" w:rsidRDefault="00CF6326" w:rsidP="00FC6904">
      <w:pPr>
        <w:spacing w:before="120" w:after="0" w:line="240" w:lineRule="auto"/>
        <w:jc w:val="both"/>
        <w:rPr>
          <w:sz w:val="20"/>
          <w:szCs w:val="18"/>
          <w:lang w:val="en-GB"/>
        </w:rPr>
      </w:pPr>
      <w:ins w:id="633" w:author="Sina Furkan Özdemir" w:date="2021-07-05T12:31:00Z">
        <w:r>
          <w:rPr>
            <w:sz w:val="20"/>
            <w:szCs w:val="18"/>
            <w:lang w:val="en-GB"/>
          </w:rPr>
          <w:fldChar w:fldCharType="end"/>
        </w:r>
      </w:ins>
    </w:p>
    <w:sectPr w:rsidR="00532D33" w:rsidRPr="00A341E4" w:rsidSect="00CB0566">
      <w:headerReference w:type="default" r:id="rId19"/>
      <w:footerReference w:type="default" r:id="rId20"/>
      <w:headerReference w:type="first" r:id="rId21"/>
      <w:footerReference w:type="first" r:id="rId22"/>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AA424" w14:textId="77777777" w:rsidR="007A7C92" w:rsidRDefault="007A7C92" w:rsidP="00675AF9">
      <w:pPr>
        <w:spacing w:after="0" w:line="240" w:lineRule="auto"/>
      </w:pPr>
      <w:r>
        <w:separator/>
      </w:r>
    </w:p>
  </w:endnote>
  <w:endnote w:type="continuationSeparator" w:id="0">
    <w:p w14:paraId="2922A501" w14:textId="77777777" w:rsidR="007A7C92" w:rsidRDefault="007A7C92"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22BC2" w14:textId="77777777" w:rsidR="007A7C92" w:rsidRDefault="007A7C92" w:rsidP="00675AF9">
      <w:pPr>
        <w:spacing w:after="0" w:line="240" w:lineRule="auto"/>
      </w:pPr>
      <w:r>
        <w:separator/>
      </w:r>
    </w:p>
  </w:footnote>
  <w:footnote w:type="continuationSeparator" w:id="0">
    <w:p w14:paraId="55A3921A" w14:textId="77777777" w:rsidR="007A7C92" w:rsidRDefault="007A7C92" w:rsidP="00675AF9">
      <w:pPr>
        <w:spacing w:after="0" w:line="240" w:lineRule="auto"/>
      </w:pPr>
      <w:r>
        <w:continuationSeparator/>
      </w:r>
    </w:p>
  </w:footnote>
  <w:footnote w:id="1">
    <w:p w14:paraId="152BE4CA" w14:textId="7CA8154B" w:rsidR="0098053B" w:rsidRPr="0098053B" w:rsidRDefault="0098053B">
      <w:pPr>
        <w:pStyle w:val="FootnoteText"/>
        <w:rPr>
          <w:lang w:val="tr-TR"/>
          <w:rPrChange w:id="267" w:author="Sina Furkan Özdemir" w:date="2021-07-05T13:53:00Z">
            <w:rPr/>
          </w:rPrChange>
        </w:rPr>
      </w:pPr>
      <w:ins w:id="268" w:author="Sina Furkan Özdemir" w:date="2021-07-05T13:53:00Z">
        <w:r>
          <w:rPr>
            <w:rStyle w:val="FootnoteReference"/>
          </w:rPr>
          <w:footnoteRef/>
        </w:r>
        <w:r>
          <w:t xml:space="preserve"> </w:t>
        </w:r>
        <w:r>
          <w:rPr>
            <w:lang w:val="tr-TR"/>
          </w:rPr>
          <w:t>With the exception of Malta</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10"/>
  </w:num>
  <w:num w:numId="10">
    <w:abstractNumId w:val="4"/>
  </w:num>
  <w:num w:numId="11">
    <w:abstractNumId w:val="12"/>
  </w:num>
  <w:num w:numId="12">
    <w:abstractNumId w:val="11"/>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0617"/>
    <w:rsid w:val="0001167D"/>
    <w:rsid w:val="00011B22"/>
    <w:rsid w:val="000129A6"/>
    <w:rsid w:val="00012A01"/>
    <w:rsid w:val="00013D14"/>
    <w:rsid w:val="00017D89"/>
    <w:rsid w:val="00021BFF"/>
    <w:rsid w:val="00025B6E"/>
    <w:rsid w:val="000309ED"/>
    <w:rsid w:val="00033892"/>
    <w:rsid w:val="00037F16"/>
    <w:rsid w:val="00037F9A"/>
    <w:rsid w:val="00042904"/>
    <w:rsid w:val="000518BF"/>
    <w:rsid w:val="00051A1B"/>
    <w:rsid w:val="00062E48"/>
    <w:rsid w:val="00067DE1"/>
    <w:rsid w:val="000756C9"/>
    <w:rsid w:val="00087902"/>
    <w:rsid w:val="00091508"/>
    <w:rsid w:val="00091B45"/>
    <w:rsid w:val="00091E38"/>
    <w:rsid w:val="000A0D2D"/>
    <w:rsid w:val="000A1A9E"/>
    <w:rsid w:val="000A37EE"/>
    <w:rsid w:val="000A6F49"/>
    <w:rsid w:val="000B3E98"/>
    <w:rsid w:val="000C4998"/>
    <w:rsid w:val="000C6BB4"/>
    <w:rsid w:val="000C73E0"/>
    <w:rsid w:val="000D31D6"/>
    <w:rsid w:val="000D4F85"/>
    <w:rsid w:val="000E12A3"/>
    <w:rsid w:val="000E1CB6"/>
    <w:rsid w:val="00101DF3"/>
    <w:rsid w:val="00102BB5"/>
    <w:rsid w:val="001103D6"/>
    <w:rsid w:val="001316D7"/>
    <w:rsid w:val="00135B72"/>
    <w:rsid w:val="001455D2"/>
    <w:rsid w:val="00150107"/>
    <w:rsid w:val="001608EA"/>
    <w:rsid w:val="00160C9A"/>
    <w:rsid w:val="001637C8"/>
    <w:rsid w:val="001665A9"/>
    <w:rsid w:val="00170723"/>
    <w:rsid w:val="00173980"/>
    <w:rsid w:val="0017781E"/>
    <w:rsid w:val="00193E2A"/>
    <w:rsid w:val="00193FA2"/>
    <w:rsid w:val="0019666F"/>
    <w:rsid w:val="001A0796"/>
    <w:rsid w:val="001A0BC1"/>
    <w:rsid w:val="001B065D"/>
    <w:rsid w:val="001B1E72"/>
    <w:rsid w:val="001B53FB"/>
    <w:rsid w:val="001C20F8"/>
    <w:rsid w:val="001C490E"/>
    <w:rsid w:val="001D7C47"/>
    <w:rsid w:val="001E08A5"/>
    <w:rsid w:val="001E4A3A"/>
    <w:rsid w:val="001F014E"/>
    <w:rsid w:val="001F0999"/>
    <w:rsid w:val="00202163"/>
    <w:rsid w:val="0021323F"/>
    <w:rsid w:val="0021355D"/>
    <w:rsid w:val="00213604"/>
    <w:rsid w:val="002140DD"/>
    <w:rsid w:val="00217A3A"/>
    <w:rsid w:val="002212F7"/>
    <w:rsid w:val="002255C6"/>
    <w:rsid w:val="00227A93"/>
    <w:rsid w:val="002354AA"/>
    <w:rsid w:val="002447F1"/>
    <w:rsid w:val="00246675"/>
    <w:rsid w:val="002509E5"/>
    <w:rsid w:val="00252B3F"/>
    <w:rsid w:val="00261290"/>
    <w:rsid w:val="00261C76"/>
    <w:rsid w:val="00261DD5"/>
    <w:rsid w:val="002762DB"/>
    <w:rsid w:val="00290453"/>
    <w:rsid w:val="00290D3B"/>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31D26"/>
    <w:rsid w:val="003361B0"/>
    <w:rsid w:val="003404B4"/>
    <w:rsid w:val="00340C32"/>
    <w:rsid w:val="0034145D"/>
    <w:rsid w:val="00343975"/>
    <w:rsid w:val="00347AD4"/>
    <w:rsid w:val="00347B58"/>
    <w:rsid w:val="00347E88"/>
    <w:rsid w:val="003521FF"/>
    <w:rsid w:val="003537C5"/>
    <w:rsid w:val="0035437B"/>
    <w:rsid w:val="0035623F"/>
    <w:rsid w:val="00357C26"/>
    <w:rsid w:val="0036079B"/>
    <w:rsid w:val="0036492C"/>
    <w:rsid w:val="00365384"/>
    <w:rsid w:val="00367B7C"/>
    <w:rsid w:val="00373035"/>
    <w:rsid w:val="00377799"/>
    <w:rsid w:val="0037798B"/>
    <w:rsid w:val="00385FC3"/>
    <w:rsid w:val="0039136B"/>
    <w:rsid w:val="00394B13"/>
    <w:rsid w:val="003A248E"/>
    <w:rsid w:val="003A3F22"/>
    <w:rsid w:val="003A753F"/>
    <w:rsid w:val="003B13B1"/>
    <w:rsid w:val="003B2CE1"/>
    <w:rsid w:val="003B4071"/>
    <w:rsid w:val="003C2342"/>
    <w:rsid w:val="003C3069"/>
    <w:rsid w:val="003C5444"/>
    <w:rsid w:val="003C6B0D"/>
    <w:rsid w:val="003C7D64"/>
    <w:rsid w:val="003D5D02"/>
    <w:rsid w:val="003D789D"/>
    <w:rsid w:val="003D7D1A"/>
    <w:rsid w:val="003E2D9C"/>
    <w:rsid w:val="003E4EAB"/>
    <w:rsid w:val="003F19E3"/>
    <w:rsid w:val="003F7897"/>
    <w:rsid w:val="00404FC8"/>
    <w:rsid w:val="00407414"/>
    <w:rsid w:val="004100E3"/>
    <w:rsid w:val="00421BED"/>
    <w:rsid w:val="00424129"/>
    <w:rsid w:val="0043153D"/>
    <w:rsid w:val="00431C33"/>
    <w:rsid w:val="00440CA8"/>
    <w:rsid w:val="004514FD"/>
    <w:rsid w:val="00457108"/>
    <w:rsid w:val="00460218"/>
    <w:rsid w:val="004709BE"/>
    <w:rsid w:val="00470FA9"/>
    <w:rsid w:val="004836FE"/>
    <w:rsid w:val="00486527"/>
    <w:rsid w:val="00490F14"/>
    <w:rsid w:val="0049509D"/>
    <w:rsid w:val="00495CA9"/>
    <w:rsid w:val="004A01A1"/>
    <w:rsid w:val="004A0703"/>
    <w:rsid w:val="004A4DF3"/>
    <w:rsid w:val="004C1351"/>
    <w:rsid w:val="004D1A97"/>
    <w:rsid w:val="004D52F5"/>
    <w:rsid w:val="004D5E50"/>
    <w:rsid w:val="004D7C9D"/>
    <w:rsid w:val="004E3FC8"/>
    <w:rsid w:val="004F022B"/>
    <w:rsid w:val="004F4B50"/>
    <w:rsid w:val="004F646E"/>
    <w:rsid w:val="005003CE"/>
    <w:rsid w:val="005016A5"/>
    <w:rsid w:val="00501BC2"/>
    <w:rsid w:val="005025AC"/>
    <w:rsid w:val="0050284E"/>
    <w:rsid w:val="00504392"/>
    <w:rsid w:val="005044C1"/>
    <w:rsid w:val="005102DE"/>
    <w:rsid w:val="0052271A"/>
    <w:rsid w:val="00532D33"/>
    <w:rsid w:val="00534561"/>
    <w:rsid w:val="00537EA2"/>
    <w:rsid w:val="0054042E"/>
    <w:rsid w:val="0054065E"/>
    <w:rsid w:val="00542692"/>
    <w:rsid w:val="0055173C"/>
    <w:rsid w:val="00553EFA"/>
    <w:rsid w:val="00556793"/>
    <w:rsid w:val="005569BE"/>
    <w:rsid w:val="00560269"/>
    <w:rsid w:val="00560C2C"/>
    <w:rsid w:val="00560DAD"/>
    <w:rsid w:val="005638E7"/>
    <w:rsid w:val="00571BBD"/>
    <w:rsid w:val="0057200D"/>
    <w:rsid w:val="005728AF"/>
    <w:rsid w:val="005746CF"/>
    <w:rsid w:val="0057716F"/>
    <w:rsid w:val="0058058B"/>
    <w:rsid w:val="00581385"/>
    <w:rsid w:val="00582374"/>
    <w:rsid w:val="005970EE"/>
    <w:rsid w:val="005A437F"/>
    <w:rsid w:val="005A58D8"/>
    <w:rsid w:val="005B31BD"/>
    <w:rsid w:val="005B48BF"/>
    <w:rsid w:val="005B5BD1"/>
    <w:rsid w:val="005B7EC7"/>
    <w:rsid w:val="005C1430"/>
    <w:rsid w:val="005C5854"/>
    <w:rsid w:val="005C7B9B"/>
    <w:rsid w:val="005D4A7B"/>
    <w:rsid w:val="005D4DA5"/>
    <w:rsid w:val="005D593A"/>
    <w:rsid w:val="005E5C2B"/>
    <w:rsid w:val="005F0AB9"/>
    <w:rsid w:val="00601A09"/>
    <w:rsid w:val="00603552"/>
    <w:rsid w:val="0060553C"/>
    <w:rsid w:val="00607330"/>
    <w:rsid w:val="006076B2"/>
    <w:rsid w:val="00610C6E"/>
    <w:rsid w:val="00615977"/>
    <w:rsid w:val="0062037D"/>
    <w:rsid w:val="0062107F"/>
    <w:rsid w:val="0062357B"/>
    <w:rsid w:val="00625CE8"/>
    <w:rsid w:val="00630732"/>
    <w:rsid w:val="00632089"/>
    <w:rsid w:val="00634B26"/>
    <w:rsid w:val="0064153D"/>
    <w:rsid w:val="00645A19"/>
    <w:rsid w:val="0064749A"/>
    <w:rsid w:val="00652588"/>
    <w:rsid w:val="00652FD3"/>
    <w:rsid w:val="006618F2"/>
    <w:rsid w:val="00664985"/>
    <w:rsid w:val="0067013A"/>
    <w:rsid w:val="00674C78"/>
    <w:rsid w:val="00675AF9"/>
    <w:rsid w:val="006961DA"/>
    <w:rsid w:val="00697553"/>
    <w:rsid w:val="006A1C16"/>
    <w:rsid w:val="006A3F90"/>
    <w:rsid w:val="006B3083"/>
    <w:rsid w:val="006B4A79"/>
    <w:rsid w:val="006B4C5B"/>
    <w:rsid w:val="006B7B55"/>
    <w:rsid w:val="006C78CD"/>
    <w:rsid w:val="006E0B8C"/>
    <w:rsid w:val="006E17DF"/>
    <w:rsid w:val="006F10F9"/>
    <w:rsid w:val="006F170E"/>
    <w:rsid w:val="006F47A0"/>
    <w:rsid w:val="006F47EB"/>
    <w:rsid w:val="00701E9C"/>
    <w:rsid w:val="00702831"/>
    <w:rsid w:val="0070303C"/>
    <w:rsid w:val="00712247"/>
    <w:rsid w:val="007201C2"/>
    <w:rsid w:val="00725938"/>
    <w:rsid w:val="007319FF"/>
    <w:rsid w:val="007344BF"/>
    <w:rsid w:val="00744334"/>
    <w:rsid w:val="0075007C"/>
    <w:rsid w:val="00760074"/>
    <w:rsid w:val="00770F88"/>
    <w:rsid w:val="00775040"/>
    <w:rsid w:val="00776AA0"/>
    <w:rsid w:val="00777349"/>
    <w:rsid w:val="007829CA"/>
    <w:rsid w:val="00785BA6"/>
    <w:rsid w:val="007868AA"/>
    <w:rsid w:val="00786D20"/>
    <w:rsid w:val="007946F6"/>
    <w:rsid w:val="00795D0B"/>
    <w:rsid w:val="007972D3"/>
    <w:rsid w:val="007A7C92"/>
    <w:rsid w:val="007A7CBA"/>
    <w:rsid w:val="007D0F40"/>
    <w:rsid w:val="007D1D8F"/>
    <w:rsid w:val="007D3CF4"/>
    <w:rsid w:val="007E686B"/>
    <w:rsid w:val="007F3308"/>
    <w:rsid w:val="007F4E91"/>
    <w:rsid w:val="00805BA4"/>
    <w:rsid w:val="00813020"/>
    <w:rsid w:val="008134E1"/>
    <w:rsid w:val="00813720"/>
    <w:rsid w:val="00820AF0"/>
    <w:rsid w:val="00832CA1"/>
    <w:rsid w:val="00840DDB"/>
    <w:rsid w:val="00856614"/>
    <w:rsid w:val="00867850"/>
    <w:rsid w:val="00872B05"/>
    <w:rsid w:val="00872D2B"/>
    <w:rsid w:val="008739EB"/>
    <w:rsid w:val="00876536"/>
    <w:rsid w:val="0088274B"/>
    <w:rsid w:val="008828BA"/>
    <w:rsid w:val="0088478C"/>
    <w:rsid w:val="00884891"/>
    <w:rsid w:val="008873E6"/>
    <w:rsid w:val="00893C5E"/>
    <w:rsid w:val="008951BA"/>
    <w:rsid w:val="008A253C"/>
    <w:rsid w:val="008A6FB2"/>
    <w:rsid w:val="008B08D0"/>
    <w:rsid w:val="008C4CB2"/>
    <w:rsid w:val="008D77CF"/>
    <w:rsid w:val="008E0FB7"/>
    <w:rsid w:val="008E5FF2"/>
    <w:rsid w:val="008E6D7B"/>
    <w:rsid w:val="008E75D4"/>
    <w:rsid w:val="008F5906"/>
    <w:rsid w:val="00900B9E"/>
    <w:rsid w:val="00900F1C"/>
    <w:rsid w:val="009018DD"/>
    <w:rsid w:val="009019A4"/>
    <w:rsid w:val="00912142"/>
    <w:rsid w:val="00914968"/>
    <w:rsid w:val="00917E73"/>
    <w:rsid w:val="00924167"/>
    <w:rsid w:val="00924BC5"/>
    <w:rsid w:val="00926A1D"/>
    <w:rsid w:val="00927CA5"/>
    <w:rsid w:val="009315E0"/>
    <w:rsid w:val="00936944"/>
    <w:rsid w:val="0093719C"/>
    <w:rsid w:val="00941197"/>
    <w:rsid w:val="00942E8A"/>
    <w:rsid w:val="00954DDD"/>
    <w:rsid w:val="00957ED1"/>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B522E"/>
    <w:rsid w:val="009B604D"/>
    <w:rsid w:val="009C4088"/>
    <w:rsid w:val="009C52A7"/>
    <w:rsid w:val="009C5756"/>
    <w:rsid w:val="009C6D4B"/>
    <w:rsid w:val="009E0855"/>
    <w:rsid w:val="009E1560"/>
    <w:rsid w:val="00A02D15"/>
    <w:rsid w:val="00A118CE"/>
    <w:rsid w:val="00A233EF"/>
    <w:rsid w:val="00A2429B"/>
    <w:rsid w:val="00A2458C"/>
    <w:rsid w:val="00A247B4"/>
    <w:rsid w:val="00A27792"/>
    <w:rsid w:val="00A31E7D"/>
    <w:rsid w:val="00A341E4"/>
    <w:rsid w:val="00A37406"/>
    <w:rsid w:val="00A47577"/>
    <w:rsid w:val="00A52755"/>
    <w:rsid w:val="00A53CA7"/>
    <w:rsid w:val="00A543D0"/>
    <w:rsid w:val="00A5718E"/>
    <w:rsid w:val="00A71F03"/>
    <w:rsid w:val="00A73EDD"/>
    <w:rsid w:val="00A76940"/>
    <w:rsid w:val="00A76AE3"/>
    <w:rsid w:val="00A8792E"/>
    <w:rsid w:val="00A908E8"/>
    <w:rsid w:val="00A9231D"/>
    <w:rsid w:val="00AA1213"/>
    <w:rsid w:val="00AA48E1"/>
    <w:rsid w:val="00AB3CAE"/>
    <w:rsid w:val="00AB6DA4"/>
    <w:rsid w:val="00AC0048"/>
    <w:rsid w:val="00AC0900"/>
    <w:rsid w:val="00AC0DC9"/>
    <w:rsid w:val="00AC4774"/>
    <w:rsid w:val="00AC4879"/>
    <w:rsid w:val="00AC7F9F"/>
    <w:rsid w:val="00AD03C4"/>
    <w:rsid w:val="00AD06FC"/>
    <w:rsid w:val="00AD2F11"/>
    <w:rsid w:val="00AE25AE"/>
    <w:rsid w:val="00AF3C2D"/>
    <w:rsid w:val="00AF745E"/>
    <w:rsid w:val="00AF7DA2"/>
    <w:rsid w:val="00B02F28"/>
    <w:rsid w:val="00B05161"/>
    <w:rsid w:val="00B12F0D"/>
    <w:rsid w:val="00B1451D"/>
    <w:rsid w:val="00B21829"/>
    <w:rsid w:val="00B21A0C"/>
    <w:rsid w:val="00B2216D"/>
    <w:rsid w:val="00B26D46"/>
    <w:rsid w:val="00B30D75"/>
    <w:rsid w:val="00B41D37"/>
    <w:rsid w:val="00B54B30"/>
    <w:rsid w:val="00B5650B"/>
    <w:rsid w:val="00B61A09"/>
    <w:rsid w:val="00B70896"/>
    <w:rsid w:val="00B71BB5"/>
    <w:rsid w:val="00B81CCD"/>
    <w:rsid w:val="00B829A6"/>
    <w:rsid w:val="00B85972"/>
    <w:rsid w:val="00B867EC"/>
    <w:rsid w:val="00B86C5B"/>
    <w:rsid w:val="00B937F8"/>
    <w:rsid w:val="00BA5FAA"/>
    <w:rsid w:val="00BB034F"/>
    <w:rsid w:val="00BB2E46"/>
    <w:rsid w:val="00BB4FF5"/>
    <w:rsid w:val="00BB5A26"/>
    <w:rsid w:val="00BC349F"/>
    <w:rsid w:val="00BC6502"/>
    <w:rsid w:val="00BD0147"/>
    <w:rsid w:val="00BD17EE"/>
    <w:rsid w:val="00BD1E7C"/>
    <w:rsid w:val="00BD379F"/>
    <w:rsid w:val="00BD4357"/>
    <w:rsid w:val="00BE0472"/>
    <w:rsid w:val="00BE71A4"/>
    <w:rsid w:val="00BF039F"/>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40F10"/>
    <w:rsid w:val="00C438D5"/>
    <w:rsid w:val="00C43FA7"/>
    <w:rsid w:val="00C450E8"/>
    <w:rsid w:val="00C45E7B"/>
    <w:rsid w:val="00C4746F"/>
    <w:rsid w:val="00C50726"/>
    <w:rsid w:val="00C51789"/>
    <w:rsid w:val="00C557DA"/>
    <w:rsid w:val="00C559FE"/>
    <w:rsid w:val="00C6346E"/>
    <w:rsid w:val="00C73765"/>
    <w:rsid w:val="00C742A4"/>
    <w:rsid w:val="00C77C3D"/>
    <w:rsid w:val="00C80C81"/>
    <w:rsid w:val="00C86D17"/>
    <w:rsid w:val="00C87EA3"/>
    <w:rsid w:val="00C9144F"/>
    <w:rsid w:val="00C924BE"/>
    <w:rsid w:val="00C928EF"/>
    <w:rsid w:val="00CA02D3"/>
    <w:rsid w:val="00CA0571"/>
    <w:rsid w:val="00CA3D52"/>
    <w:rsid w:val="00CA4846"/>
    <w:rsid w:val="00CA4FA3"/>
    <w:rsid w:val="00CB0566"/>
    <w:rsid w:val="00CB0832"/>
    <w:rsid w:val="00CB3987"/>
    <w:rsid w:val="00CB7529"/>
    <w:rsid w:val="00CC0D43"/>
    <w:rsid w:val="00CC2D3B"/>
    <w:rsid w:val="00CC2FF8"/>
    <w:rsid w:val="00CC3C63"/>
    <w:rsid w:val="00CD2A0C"/>
    <w:rsid w:val="00CD307E"/>
    <w:rsid w:val="00CD4486"/>
    <w:rsid w:val="00CD5567"/>
    <w:rsid w:val="00CD6A32"/>
    <w:rsid w:val="00CE01FD"/>
    <w:rsid w:val="00CE1033"/>
    <w:rsid w:val="00CE24DD"/>
    <w:rsid w:val="00CE4F88"/>
    <w:rsid w:val="00CF046B"/>
    <w:rsid w:val="00CF0B1D"/>
    <w:rsid w:val="00CF2D5F"/>
    <w:rsid w:val="00CF6326"/>
    <w:rsid w:val="00D002B6"/>
    <w:rsid w:val="00D0206E"/>
    <w:rsid w:val="00D03C0D"/>
    <w:rsid w:val="00D054CB"/>
    <w:rsid w:val="00D06036"/>
    <w:rsid w:val="00D114D6"/>
    <w:rsid w:val="00D12FE4"/>
    <w:rsid w:val="00D165AA"/>
    <w:rsid w:val="00D254A0"/>
    <w:rsid w:val="00D51654"/>
    <w:rsid w:val="00D70D19"/>
    <w:rsid w:val="00D73C9C"/>
    <w:rsid w:val="00D7534D"/>
    <w:rsid w:val="00D81870"/>
    <w:rsid w:val="00D81BE5"/>
    <w:rsid w:val="00D84E76"/>
    <w:rsid w:val="00D92073"/>
    <w:rsid w:val="00DA23F9"/>
    <w:rsid w:val="00DA3438"/>
    <w:rsid w:val="00DB0C73"/>
    <w:rsid w:val="00DB7BCD"/>
    <w:rsid w:val="00DB7C27"/>
    <w:rsid w:val="00DC007E"/>
    <w:rsid w:val="00DC223D"/>
    <w:rsid w:val="00DC4F36"/>
    <w:rsid w:val="00DC59DC"/>
    <w:rsid w:val="00DC5FAB"/>
    <w:rsid w:val="00DD0E02"/>
    <w:rsid w:val="00DD18DA"/>
    <w:rsid w:val="00DD206D"/>
    <w:rsid w:val="00DD7CDF"/>
    <w:rsid w:val="00DE1033"/>
    <w:rsid w:val="00DE17A6"/>
    <w:rsid w:val="00DE55CF"/>
    <w:rsid w:val="00DE57C4"/>
    <w:rsid w:val="00DE6B51"/>
    <w:rsid w:val="00DF4ED4"/>
    <w:rsid w:val="00DF56EB"/>
    <w:rsid w:val="00E06A27"/>
    <w:rsid w:val="00E11F5C"/>
    <w:rsid w:val="00E16B33"/>
    <w:rsid w:val="00E21BB3"/>
    <w:rsid w:val="00E22752"/>
    <w:rsid w:val="00E352E9"/>
    <w:rsid w:val="00E37477"/>
    <w:rsid w:val="00E44135"/>
    <w:rsid w:val="00E65354"/>
    <w:rsid w:val="00E665B7"/>
    <w:rsid w:val="00E82204"/>
    <w:rsid w:val="00E83E0A"/>
    <w:rsid w:val="00E85D84"/>
    <w:rsid w:val="00E871A8"/>
    <w:rsid w:val="00E9564E"/>
    <w:rsid w:val="00EA22FB"/>
    <w:rsid w:val="00EB00F7"/>
    <w:rsid w:val="00EC7F81"/>
    <w:rsid w:val="00EE54E7"/>
    <w:rsid w:val="00EF7097"/>
    <w:rsid w:val="00F02D97"/>
    <w:rsid w:val="00F12A8E"/>
    <w:rsid w:val="00F15B93"/>
    <w:rsid w:val="00F263B5"/>
    <w:rsid w:val="00F3462D"/>
    <w:rsid w:val="00F37122"/>
    <w:rsid w:val="00F41471"/>
    <w:rsid w:val="00F479CA"/>
    <w:rsid w:val="00F503E4"/>
    <w:rsid w:val="00F516C6"/>
    <w:rsid w:val="00F60C5E"/>
    <w:rsid w:val="00F61FFB"/>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5DDD"/>
    <w:rsid w:val="00FF0698"/>
    <w:rsid w:val="00FF26F1"/>
    <w:rsid w:val="00FF40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ChRauh/PastTwitter"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christian-rauh.eu"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6624</Words>
  <Characters>141109</Characters>
  <Application>Microsoft Office Word</Application>
  <DocSecurity>0</DocSecurity>
  <Lines>1175</Lines>
  <Paragraphs>334</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67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112</cp:revision>
  <cp:lastPrinted>2021-06-29T09:26:00Z</cp:lastPrinted>
  <dcterms:created xsi:type="dcterms:W3CDTF">2021-07-05T14:35:00Z</dcterms:created>
  <dcterms:modified xsi:type="dcterms:W3CDTF">2021-07-0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JxABKMF"/&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